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6A0A44" w14:textId="77777777" w:rsidR="00DC3012" w:rsidRPr="00DC3012" w:rsidRDefault="00DC3012" w:rsidP="00DC3012">
      <w:pPr>
        <w:jc w:val="center"/>
        <w:rPr>
          <w:b/>
          <w:bCs/>
          <w:i/>
          <w:sz w:val="28"/>
          <w:szCs w:val="28"/>
          <w:lang w:val="id-ID"/>
        </w:rPr>
      </w:pPr>
      <w:r w:rsidRPr="00DC3012">
        <w:rPr>
          <w:b/>
          <w:bCs/>
          <w:i/>
          <w:sz w:val="28"/>
          <w:szCs w:val="28"/>
          <w:lang w:val="id-ID"/>
        </w:rPr>
        <w:t>ANALYSIS OF BRAKING SENSOR SYSTEM IN FLOUR PACKAGING TRANSPORT AT PT X</w:t>
      </w:r>
    </w:p>
    <w:p w14:paraId="3C077517" w14:textId="4A72AFC7" w:rsidR="007C4EDA" w:rsidRPr="007C4EDA" w:rsidRDefault="007C4EDA" w:rsidP="007C4EDA">
      <w:pPr>
        <w:jc w:val="center"/>
        <w:rPr>
          <w:b/>
          <w:bCs/>
          <w:szCs w:val="22"/>
          <w:lang w:val="id-ID"/>
        </w:rPr>
      </w:pPr>
      <w:r w:rsidRPr="007C4EDA">
        <w:rPr>
          <w:b/>
          <w:bCs/>
          <w:szCs w:val="22"/>
          <w:lang w:val="id-ID"/>
        </w:rPr>
        <w:t>Yosua Davidson</w:t>
      </w:r>
      <w:r w:rsidRPr="007C4EDA">
        <w:rPr>
          <w:b/>
          <w:bCs/>
          <w:szCs w:val="22"/>
          <w:vertAlign w:val="superscript"/>
          <w:lang w:val="id-ID"/>
        </w:rPr>
        <w:t xml:space="preserve">1 </w:t>
      </w:r>
      <w:r w:rsidRPr="007C4EDA">
        <w:rPr>
          <w:b/>
          <w:bCs/>
          <w:szCs w:val="22"/>
          <w:vertAlign w:val="subscript"/>
          <w:lang w:val="id-ID"/>
        </w:rPr>
        <w:t xml:space="preserve">, </w:t>
      </w:r>
      <w:r w:rsidRPr="007C4EDA">
        <w:rPr>
          <w:b/>
          <w:bCs/>
          <w:szCs w:val="22"/>
          <w:lang w:val="id-ID"/>
        </w:rPr>
        <w:t>Haris Abizar</w:t>
      </w:r>
      <w:r w:rsidRPr="007C4EDA">
        <w:rPr>
          <w:b/>
          <w:bCs/>
          <w:szCs w:val="22"/>
          <w:vertAlign w:val="superscript"/>
          <w:lang w:val="id-ID"/>
        </w:rPr>
        <w:t>2</w:t>
      </w:r>
    </w:p>
    <w:p w14:paraId="0F2E6BE1" w14:textId="77777777" w:rsidR="00F96980" w:rsidRPr="007C4EDA" w:rsidRDefault="00F96980" w:rsidP="00F96980">
      <w:pPr>
        <w:jc w:val="center"/>
        <w:rPr>
          <w:szCs w:val="22"/>
          <w:lang w:val="id-ID"/>
        </w:rPr>
      </w:pPr>
    </w:p>
    <w:p w14:paraId="770951D2" w14:textId="1EAA398C" w:rsidR="00D90C82" w:rsidRPr="00DF34D2" w:rsidRDefault="00F96980" w:rsidP="00D90C82">
      <w:pPr>
        <w:jc w:val="center"/>
        <w:rPr>
          <w:lang w:val="id-ID"/>
        </w:rPr>
      </w:pPr>
      <w:r w:rsidRPr="00DF34D2">
        <w:rPr>
          <w:vertAlign w:val="superscript"/>
        </w:rPr>
        <w:t>1</w:t>
      </w:r>
      <w:r w:rsidR="00D96FFE" w:rsidRPr="00DF34D2">
        <w:rPr>
          <w:vertAlign w:val="superscript"/>
        </w:rPr>
        <w:t>,2</w:t>
      </w:r>
      <w:r w:rsidR="00D90C82" w:rsidRPr="00DF34D2">
        <w:rPr>
          <w:lang w:val="id-ID"/>
        </w:rPr>
        <w:t>Program Pendidikan Vokasional Teknik Mesin, Fakultas Keguruan dan Ilmu Pendidikan, Universitas Sultan Ageng Tirtayasa</w:t>
      </w:r>
    </w:p>
    <w:p w14:paraId="26DDAA29" w14:textId="77777777" w:rsidR="00D90C82" w:rsidRPr="00DF34D2" w:rsidRDefault="00D90C82" w:rsidP="00D90C82">
      <w:pPr>
        <w:jc w:val="center"/>
        <w:rPr>
          <w:lang w:val="id-ID"/>
        </w:rPr>
      </w:pPr>
      <w:r w:rsidRPr="00DF34D2">
        <w:rPr>
          <w:lang w:val="id-ID"/>
        </w:rPr>
        <w:t>Jl. Ciwaru Raya, Cipare, Serang - Banten 42117</w:t>
      </w:r>
    </w:p>
    <w:p w14:paraId="27D13D9F" w14:textId="6F8A7110" w:rsidR="00D96FFE" w:rsidRPr="00DF34D2" w:rsidRDefault="00D96FFE" w:rsidP="00D90C82">
      <w:pPr>
        <w:jc w:val="center"/>
      </w:pPr>
      <w:r w:rsidRPr="00DF34D2">
        <w:t>E</w:t>
      </w:r>
      <w:r w:rsidRPr="00DF34D2">
        <w:rPr>
          <w:lang w:val="id-ID"/>
        </w:rPr>
        <w:t>-</w:t>
      </w:r>
      <w:r w:rsidRPr="00DF34D2">
        <w:t xml:space="preserve">mail: </w:t>
      </w:r>
      <w:r w:rsidR="00BF3ADD" w:rsidRPr="00DF34D2">
        <w:rPr>
          <w:vertAlign w:val="superscript"/>
        </w:rPr>
        <w:t>1</w:t>
      </w:r>
      <w:r w:rsidR="00160DAF" w:rsidRPr="00DF34D2">
        <w:rPr>
          <w:i/>
        </w:rPr>
        <w:t>yosua81102</w:t>
      </w:r>
      <w:r w:rsidR="00BF3ADD" w:rsidRPr="00DF34D2">
        <w:rPr>
          <w:i/>
        </w:rPr>
        <w:t>@</w:t>
      </w:r>
      <w:r w:rsidR="00160DAF" w:rsidRPr="00DF34D2">
        <w:rPr>
          <w:i/>
        </w:rPr>
        <w:t>gmail.</w:t>
      </w:r>
      <w:r w:rsidR="00BF3ADD" w:rsidRPr="00DF34D2">
        <w:rPr>
          <w:i/>
        </w:rPr>
        <w:t>com</w:t>
      </w:r>
    </w:p>
    <w:p w14:paraId="457F2FD9" w14:textId="77777777" w:rsidR="00F96980" w:rsidRDefault="00F96980" w:rsidP="00F96980">
      <w:pPr>
        <w:rPr>
          <w:szCs w:val="24"/>
        </w:rPr>
      </w:pPr>
    </w:p>
    <w:p w14:paraId="4D47DC4F" w14:textId="77777777" w:rsidR="00537706" w:rsidRDefault="00537706" w:rsidP="00F96980">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5"/>
      </w:tblGrid>
      <w:tr w:rsidR="00F96980" w14:paraId="79487E6C" w14:textId="77777777" w:rsidTr="00F96980">
        <w:trPr>
          <w:jc w:val="center"/>
        </w:trPr>
        <w:tc>
          <w:tcPr>
            <w:tcW w:w="4531" w:type="dxa"/>
            <w:hideMark/>
          </w:tcPr>
          <w:p w14:paraId="3B5B78DD" w14:textId="77777777" w:rsidR="00F96980" w:rsidRDefault="00F96980">
            <w:pPr>
              <w:jc w:val="center"/>
            </w:pPr>
            <w:r>
              <w:t>Submitted Date: MMMM dd, yyyy</w:t>
            </w:r>
          </w:p>
        </w:tc>
        <w:tc>
          <w:tcPr>
            <w:tcW w:w="4535" w:type="dxa"/>
            <w:hideMark/>
          </w:tcPr>
          <w:p w14:paraId="3F3898BE" w14:textId="77777777" w:rsidR="00F96980" w:rsidRDefault="00F96980">
            <w:pPr>
              <w:jc w:val="center"/>
            </w:pPr>
            <w:r>
              <w:t>Reviewed Date: MMMM dd, yyyy</w:t>
            </w:r>
          </w:p>
        </w:tc>
      </w:tr>
      <w:tr w:rsidR="00F96980" w14:paraId="0DBF9856" w14:textId="77777777" w:rsidTr="00F96980">
        <w:trPr>
          <w:jc w:val="center"/>
        </w:trPr>
        <w:tc>
          <w:tcPr>
            <w:tcW w:w="4531" w:type="dxa"/>
            <w:hideMark/>
          </w:tcPr>
          <w:p w14:paraId="6D26E76C" w14:textId="77777777" w:rsidR="00F96980" w:rsidRDefault="00F96980">
            <w:pPr>
              <w:jc w:val="center"/>
            </w:pPr>
            <w:r>
              <w:t>Revised Date: MMMM dd, yyyy</w:t>
            </w:r>
          </w:p>
        </w:tc>
        <w:tc>
          <w:tcPr>
            <w:tcW w:w="4535" w:type="dxa"/>
            <w:hideMark/>
          </w:tcPr>
          <w:p w14:paraId="0889138C" w14:textId="77777777" w:rsidR="00F96980" w:rsidRDefault="00F96980">
            <w:pPr>
              <w:jc w:val="center"/>
            </w:pPr>
            <w:r>
              <w:t>Accepted Date: MMMM dd, yyyy</w:t>
            </w:r>
          </w:p>
        </w:tc>
      </w:tr>
    </w:tbl>
    <w:p w14:paraId="4E1F5D22" w14:textId="77777777" w:rsidR="002A6DEB" w:rsidRPr="00304465" w:rsidRDefault="00AF1052" w:rsidP="002A6DEB">
      <w:pPr>
        <w:pStyle w:val="TTPAbstract"/>
        <w:spacing w:before="240" w:after="120"/>
        <w:jc w:val="center"/>
        <w:rPr>
          <w:b/>
          <w:bCs/>
          <w:sz w:val="20"/>
          <w:szCs w:val="20"/>
          <w:lang w:val="id-ID"/>
        </w:rPr>
      </w:pPr>
      <w:r w:rsidRPr="00304465">
        <w:rPr>
          <w:b/>
          <w:bCs/>
          <w:i/>
          <w:iCs/>
          <w:sz w:val="20"/>
          <w:szCs w:val="20"/>
        </w:rPr>
        <w:t>Abstra</w:t>
      </w:r>
      <w:r w:rsidRPr="00304465">
        <w:rPr>
          <w:b/>
          <w:bCs/>
          <w:i/>
          <w:iCs/>
          <w:sz w:val="20"/>
          <w:szCs w:val="20"/>
          <w:lang w:val="id-ID"/>
        </w:rPr>
        <w:t>ct</w:t>
      </w:r>
    </w:p>
    <w:p w14:paraId="2444C3F6" w14:textId="148EE387" w:rsidR="00AF1052" w:rsidRPr="00DF34D2" w:rsidRDefault="00DF34D2" w:rsidP="00F20740">
      <w:pPr>
        <w:pStyle w:val="TTPAbstract"/>
        <w:ind w:firstLine="709"/>
        <w:rPr>
          <w:i/>
          <w:lang w:val="id-ID"/>
        </w:rPr>
      </w:pPr>
      <w:r w:rsidRPr="00DF34D2">
        <w:rPr>
          <w:i/>
          <w:sz w:val="20"/>
          <w:szCs w:val="20"/>
          <w:lang w:val="id-ID"/>
        </w:rPr>
        <w:t>This research aims to analyse the effectiveness and workings of the safety sensor system in the transportation of 25 kg flour packaging at PT X. The research method used is a case study with a qualitative approach through observation, interviews, and descriptive data analysis. The focus of the research includes the conveyance of the results of the 25 kg flour packing process and understanding the basic mechanisms and functions of the conveyor system with infrared sensors and PLC interlocks in the 25 kg flour packaging process to ensure safety and operational efficiency. The results show that the safety sensor system integrated with PLC plays an important role in detecting the presence of products, regulating the movement of the conveyor, and ensuring product safety from metal contamination. The interlock system enables real-time control and monitoring of the product transfer process, as well as providing alerts in case of problems. This research is expected to contribute to the logistics and food industry in improving product safety and quality through sensor system optimisation, monitoring system integration, early warning system development, regular evaluation and maintenance, and operator training.</w:t>
      </w:r>
    </w:p>
    <w:p w14:paraId="7D1E6957" w14:textId="2252A5C8" w:rsidR="002A6DEB" w:rsidRPr="00304465" w:rsidRDefault="002A6DEB" w:rsidP="00493480">
      <w:pPr>
        <w:pStyle w:val="TTPSectionHeading"/>
        <w:spacing w:before="0"/>
        <w:ind w:left="1134" w:hanging="1134"/>
        <w:rPr>
          <w:sz w:val="20"/>
          <w:szCs w:val="20"/>
          <w:lang w:val="id-ID"/>
        </w:rPr>
      </w:pPr>
      <w:r w:rsidRPr="00304465">
        <w:rPr>
          <w:i/>
          <w:iCs/>
          <w:sz w:val="20"/>
          <w:szCs w:val="20"/>
          <w:lang w:val="id-ID"/>
        </w:rPr>
        <w:t>Keywords</w:t>
      </w:r>
      <w:r w:rsidRPr="00304465">
        <w:rPr>
          <w:sz w:val="20"/>
          <w:szCs w:val="20"/>
          <w:lang w:val="id-ID"/>
        </w:rPr>
        <w:t xml:space="preserve">: </w:t>
      </w:r>
      <w:r w:rsidR="00F60FB6" w:rsidRPr="00F60FB6">
        <w:rPr>
          <w:b w:val="0"/>
          <w:i/>
          <w:iCs/>
          <w:sz w:val="20"/>
          <w:szCs w:val="20"/>
          <w:lang w:val="id-ID"/>
        </w:rPr>
        <w:t>safety sensor system</w:t>
      </w:r>
      <w:r w:rsidR="008F5321">
        <w:rPr>
          <w:b w:val="0"/>
          <w:i/>
          <w:iCs/>
          <w:sz w:val="20"/>
          <w:szCs w:val="20"/>
          <w:lang w:val="id-ID"/>
        </w:rPr>
        <w:t xml:space="preserve">, </w:t>
      </w:r>
      <w:r w:rsidR="00F60FB6" w:rsidRPr="00F60FB6">
        <w:rPr>
          <w:b w:val="0"/>
          <w:i/>
          <w:iCs/>
          <w:sz w:val="20"/>
          <w:szCs w:val="20"/>
          <w:lang w:val="id-ID"/>
        </w:rPr>
        <w:t>25 kg flour packaging transport</w:t>
      </w:r>
      <w:r w:rsidR="008F5321">
        <w:rPr>
          <w:b w:val="0"/>
          <w:i/>
          <w:iCs/>
          <w:sz w:val="20"/>
          <w:szCs w:val="20"/>
          <w:lang w:val="id-ID"/>
        </w:rPr>
        <w:t xml:space="preserve">, </w:t>
      </w:r>
      <w:r w:rsidR="00F60FB6" w:rsidRPr="00F60FB6">
        <w:rPr>
          <w:b w:val="0"/>
          <w:i/>
          <w:iCs/>
          <w:sz w:val="20"/>
          <w:szCs w:val="20"/>
          <w:lang w:val="id-ID"/>
        </w:rPr>
        <w:t>operational efficiency</w:t>
      </w:r>
      <w:r w:rsidRPr="00304465">
        <w:rPr>
          <w:b w:val="0"/>
          <w:i/>
          <w:sz w:val="20"/>
          <w:szCs w:val="20"/>
        </w:rPr>
        <w:t>.</w:t>
      </w:r>
    </w:p>
    <w:p w14:paraId="12BC188F" w14:textId="77777777" w:rsidR="002A6DEB" w:rsidRPr="00304465" w:rsidRDefault="00FE39F8" w:rsidP="002A6DEB">
      <w:pPr>
        <w:pStyle w:val="TTPAbstract"/>
        <w:spacing w:before="0" w:after="120"/>
        <w:jc w:val="center"/>
        <w:rPr>
          <w:b/>
          <w:bCs/>
          <w:sz w:val="20"/>
          <w:szCs w:val="20"/>
          <w:lang w:val="id-ID"/>
        </w:rPr>
      </w:pPr>
      <w:r w:rsidRPr="00DC3012">
        <w:rPr>
          <w:b/>
          <w:bCs/>
          <w:iCs/>
          <w:sz w:val="20"/>
          <w:szCs w:val="20"/>
          <w:lang w:val="id-ID"/>
        </w:rPr>
        <w:t>Abstrak</w:t>
      </w:r>
    </w:p>
    <w:p w14:paraId="5506D36E" w14:textId="34314D74" w:rsidR="00DF5779" w:rsidRPr="00F20740" w:rsidRDefault="00F20740" w:rsidP="00F20740">
      <w:pPr>
        <w:keepNext/>
        <w:suppressAutoHyphens/>
        <w:autoSpaceDE/>
        <w:autoSpaceDN/>
        <w:spacing w:after="120"/>
        <w:ind w:right="6" w:firstLine="709"/>
        <w:jc w:val="both"/>
        <w:rPr>
          <w:lang w:val="id-ID" w:eastAsia="ar-SA"/>
        </w:rPr>
      </w:pPr>
      <w:r w:rsidRPr="00F20740">
        <w:rPr>
          <w:lang w:val="id-ID" w:eastAsia="ar-SA"/>
        </w:rPr>
        <w:t xml:space="preserve">Penelitian ini bertujuan untuk menganalisis efektivitas dan cara kerja sistem sensor pengaman dalam transportasi kemasan tepung 25 kg di PT. X. Metode penelitian yang digunakan adalah studi kasus dengan pendekatan kualitatif melalui observasi, wawancara, dan analisis data deskriptif. Fokus penelitian mencakup alat angkut hasil proses packing tepung 25 kg serta memahami mekanisme dasar dan fungsi sistem conveyor dengan sensor infrared dan PLC </w:t>
      </w:r>
      <w:r w:rsidRPr="00F20740">
        <w:rPr>
          <w:i/>
          <w:lang w:val="id-ID" w:eastAsia="ar-SA"/>
        </w:rPr>
        <w:t>interlock</w:t>
      </w:r>
      <w:r w:rsidRPr="00F20740">
        <w:rPr>
          <w:lang w:val="id-ID" w:eastAsia="ar-SA"/>
        </w:rPr>
        <w:t xml:space="preserve"> pada proses </w:t>
      </w:r>
      <w:r w:rsidRPr="00F20740">
        <w:rPr>
          <w:i/>
          <w:lang w:val="id-ID" w:eastAsia="ar-SA"/>
        </w:rPr>
        <w:t xml:space="preserve">packaging </w:t>
      </w:r>
      <w:r w:rsidRPr="00F20740">
        <w:rPr>
          <w:lang w:val="id-ID" w:eastAsia="ar-SA"/>
        </w:rPr>
        <w:t xml:space="preserve">tepung 25 kg untuk menjamin keamanan dan efisiensi operasional. Hasil penelitian menunjukkan bahwa sistem sensor pengaman yang terintegrasi dengan PLC berperan penting dalam mendeteksi keberadaan produk, mengatur pergerakan conveyor, dan memastikan keamanan produk dari kontaminasi logam. Sistem </w:t>
      </w:r>
      <w:r w:rsidRPr="00F20740">
        <w:rPr>
          <w:i/>
          <w:lang w:val="id-ID" w:eastAsia="ar-SA"/>
        </w:rPr>
        <w:t>interlock</w:t>
      </w:r>
      <w:r w:rsidRPr="00F20740">
        <w:rPr>
          <w:lang w:val="id-ID" w:eastAsia="ar-SA"/>
        </w:rPr>
        <w:t xml:space="preserve"> memungkinkan pengendalian dan pemantauan proses pemindahan produk secara real-time, serta memberikan peringatan jika terjadi masalah. Penelitian ini diharapkan dapat memberikan kontribusi bagi industri logistik dan pangan dalam meningkatkan keamanan dan kualitas produk melalui optimalisasi sistem sensor, integrasi sistem pemantauan, pengembangan sistem peringatan dini, evaluasi dan pemeliharaan rutin, serta pelatihan operator</w:t>
      </w:r>
      <w:r w:rsidR="003E7890" w:rsidRPr="00F20740">
        <w:t>.</w:t>
      </w:r>
    </w:p>
    <w:p w14:paraId="01EA069F" w14:textId="6FBBB026" w:rsidR="00A24AFB" w:rsidRPr="00304465" w:rsidRDefault="00A24AFB" w:rsidP="007F18B8">
      <w:pPr>
        <w:pStyle w:val="TTPSectionHeading"/>
        <w:spacing w:before="0" w:after="240"/>
        <w:rPr>
          <w:sz w:val="20"/>
          <w:szCs w:val="20"/>
          <w:lang w:val="id-ID"/>
        </w:rPr>
      </w:pPr>
      <w:r w:rsidRPr="00304465">
        <w:rPr>
          <w:iCs/>
          <w:sz w:val="20"/>
          <w:szCs w:val="20"/>
          <w:lang w:val="id-ID"/>
        </w:rPr>
        <w:t>Kata kunci</w:t>
      </w:r>
      <w:r w:rsidRPr="00304465">
        <w:rPr>
          <w:sz w:val="20"/>
          <w:szCs w:val="20"/>
          <w:lang w:val="id-ID"/>
        </w:rPr>
        <w:t xml:space="preserve">: </w:t>
      </w:r>
      <w:r w:rsidR="00D86AE9" w:rsidRPr="00D86AE9">
        <w:rPr>
          <w:b w:val="0"/>
          <w:iCs/>
          <w:sz w:val="20"/>
          <w:szCs w:val="20"/>
          <w:lang w:val="id-ID"/>
        </w:rPr>
        <w:t>s</w:t>
      </w:r>
      <w:r w:rsidR="00D86AE9" w:rsidRPr="00D86AE9">
        <w:rPr>
          <w:b w:val="0"/>
          <w:iCs/>
          <w:sz w:val="20"/>
          <w:szCs w:val="20"/>
          <w:lang w:val="pt-BR"/>
        </w:rPr>
        <w:t>istem sensor pengaman</w:t>
      </w:r>
      <w:r w:rsidR="00D81532">
        <w:rPr>
          <w:b w:val="0"/>
          <w:iCs/>
          <w:sz w:val="20"/>
          <w:szCs w:val="20"/>
          <w:lang w:val="pt-BR"/>
        </w:rPr>
        <w:t xml:space="preserve">, </w:t>
      </w:r>
      <w:r w:rsidR="00D86AE9" w:rsidRPr="00D86AE9">
        <w:rPr>
          <w:b w:val="0"/>
          <w:iCs/>
          <w:sz w:val="20"/>
          <w:szCs w:val="20"/>
          <w:lang w:val="id-ID"/>
        </w:rPr>
        <w:t>t</w:t>
      </w:r>
      <w:r w:rsidR="00D86AE9" w:rsidRPr="00D86AE9">
        <w:rPr>
          <w:b w:val="0"/>
          <w:iCs/>
          <w:sz w:val="20"/>
          <w:szCs w:val="20"/>
          <w:lang w:val="pt-BR"/>
        </w:rPr>
        <w:t>ransportasi kemasan tepung 25 kg</w:t>
      </w:r>
      <w:r w:rsidR="00D81532">
        <w:rPr>
          <w:b w:val="0"/>
          <w:iCs/>
          <w:sz w:val="20"/>
          <w:szCs w:val="20"/>
          <w:lang w:val="id-ID"/>
        </w:rPr>
        <w:t>,</w:t>
      </w:r>
      <w:r w:rsidR="00D86AE9" w:rsidRPr="00D86AE9">
        <w:rPr>
          <w:b w:val="0"/>
          <w:iCs/>
          <w:sz w:val="20"/>
          <w:szCs w:val="20"/>
          <w:lang w:val="id-ID"/>
        </w:rPr>
        <w:t xml:space="preserve"> </w:t>
      </w:r>
      <w:r w:rsidR="00D86AE9" w:rsidRPr="00D86AE9">
        <w:rPr>
          <w:b w:val="0"/>
          <w:iCs/>
          <w:sz w:val="20"/>
          <w:szCs w:val="20"/>
          <w:lang w:val="pt-BR"/>
        </w:rPr>
        <w:t>efisiensi operasional</w:t>
      </w:r>
      <w:r w:rsidRPr="00D86AE9">
        <w:rPr>
          <w:b w:val="0"/>
          <w:sz w:val="20"/>
          <w:szCs w:val="20"/>
          <w:lang w:val="pt-BR"/>
        </w:rPr>
        <w:t>.</w:t>
      </w:r>
    </w:p>
    <w:p w14:paraId="0A0CA535" w14:textId="77777777" w:rsidR="00AF1052" w:rsidRPr="00D86AE9" w:rsidRDefault="00AF1052" w:rsidP="00AF1052">
      <w:pPr>
        <w:pStyle w:val="TTPParagraphothers"/>
        <w:ind w:firstLine="0"/>
        <w:rPr>
          <w:sz w:val="22"/>
          <w:szCs w:val="22"/>
          <w:lang w:val="pt-BR"/>
        </w:rPr>
      </w:pPr>
      <w:r>
        <w:rPr>
          <w:noProof/>
          <w:sz w:val="22"/>
          <w:szCs w:val="22"/>
          <w:lang w:val="id-ID" w:eastAsia="id-ID"/>
        </w:rPr>
        <mc:AlternateContent>
          <mc:Choice Requires="wps">
            <w:drawing>
              <wp:anchor distT="0" distB="0" distL="114300" distR="114300" simplePos="0" relativeHeight="251659264" behindDoc="0" locked="0" layoutInCell="1" allowOverlap="1" wp14:anchorId="490DC8CF" wp14:editId="30DD968D">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222A9283" w14:textId="77777777" w:rsidR="00AF1052" w:rsidRPr="00D86AE9" w:rsidRDefault="00AF1052" w:rsidP="00AF1052">
      <w:pPr>
        <w:pStyle w:val="TTPParagraphothers"/>
        <w:ind w:firstLine="0"/>
        <w:rPr>
          <w:sz w:val="22"/>
          <w:szCs w:val="22"/>
          <w:lang w:val="pt-BR"/>
        </w:rPr>
        <w:sectPr w:rsidR="00AF1052" w:rsidRPr="00D86AE9" w:rsidSect="00D93872">
          <w:headerReference w:type="even" r:id="rId9"/>
          <w:footerReference w:type="default" r:id="rId10"/>
          <w:headerReference w:type="first" r:id="rId11"/>
          <w:pgSz w:w="11907" w:h="16840" w:code="9"/>
          <w:pgMar w:top="1440" w:right="1440" w:bottom="1440" w:left="1440" w:header="709" w:footer="709" w:gutter="0"/>
          <w:cols w:space="709"/>
          <w:noEndnote/>
          <w:titlePg/>
          <w:docGrid w:linePitch="272"/>
        </w:sectPr>
      </w:pPr>
    </w:p>
    <w:p w14:paraId="56437529" w14:textId="77777777" w:rsidR="00F30817" w:rsidRPr="00D81532" w:rsidRDefault="00EA14ED" w:rsidP="00157157">
      <w:pPr>
        <w:pStyle w:val="TTPSectionHeading"/>
        <w:spacing w:before="0" w:after="60"/>
        <w:rPr>
          <w:b w:val="0"/>
          <w:lang w:val="pt-BR"/>
        </w:rPr>
      </w:pPr>
      <w:r w:rsidRPr="00D81532">
        <w:rPr>
          <w:lang w:val="pt-BR"/>
        </w:rPr>
        <w:t>Pendahuluan</w:t>
      </w:r>
    </w:p>
    <w:p w14:paraId="75C2FC4B" w14:textId="23A41361" w:rsidR="00100613" w:rsidRPr="00100613" w:rsidRDefault="00100613" w:rsidP="00100613">
      <w:pPr>
        <w:suppressAutoHyphens/>
        <w:autoSpaceDE/>
        <w:autoSpaceDN/>
        <w:spacing w:before="120"/>
        <w:ind w:firstLine="567"/>
        <w:jc w:val="both"/>
        <w:rPr>
          <w:sz w:val="24"/>
          <w:szCs w:val="24"/>
          <w:lang w:val="id-ID" w:eastAsia="ar-SA"/>
        </w:rPr>
      </w:pPr>
      <w:r w:rsidRPr="00100613">
        <w:rPr>
          <w:sz w:val="24"/>
          <w:szCs w:val="24"/>
          <w:lang w:val="id-ID" w:eastAsia="ar-SA"/>
        </w:rPr>
        <w:t>Pentingnya sistem transportasi yang efisien dan aman dalam industri makanan, khususnya dalam penanganan produk tepung 25 kg, semakin meningkat seiring dengan tuntutan pasar dan kebutuhan konsumen</w:t>
      </w:r>
      <w:r w:rsidRPr="00100613">
        <w:rPr>
          <w:sz w:val="24"/>
          <w:szCs w:val="24"/>
          <w:lang w:val="id-ID" w:eastAsia="ar-SA"/>
        </w:rPr>
        <w:fldChar w:fldCharType="begin" w:fldLock="1"/>
      </w:r>
      <w:r w:rsidR="007D3C59">
        <w:rPr>
          <w:sz w:val="24"/>
          <w:szCs w:val="24"/>
          <w:lang w:val="id-ID" w:eastAsia="ar-SA"/>
        </w:rPr>
        <w:instrText>ADDIN CSL_CITATION {"citationItems":[{"id":"ITEM-1","itemData":{"ISBN":"2987-6818","author":[{"dropping-particle":"","family":"Pasaribu","given":"Faisal Irsan","non-dropping-particle":"","parse-names":false,"suffix":""},{"dropping-particle":"","family":"Evalina","given":"Noorly","non-dropping-particle":"","parse-names":false,"suffix":""},{"dropping-particle":"","family":"Nasution","given":"M Nurul Arifin","non-dropping-particle":"","parse-names":false,"suffix":""},{"dropping-particle":"","family":"Nasution","given":"Elvy Sahnur","non-dropping-particle":"","parse-names":false,"suffix":""},{"dropping-particle":"","family":"Amiruddin","given":"Arfis","non-dropping-particle":"","parse-names":false,"suffix":""}],"container-title":"Prosiding Seminar Nasional Teknik UISU (SEMNASTEK)","id":"ITEM-1","issue":"1","issued":{"date-parts":[["2022"]]},"page":"126-134","title":"Perancangan sistem pengamanan pada jalan tanjakan dan turunan yang bertikungan","type":"paper-conference","volume":"5"},"uris":["http://www.mendeley.com/documents/?uuid=005d9bf6-8515-4091-ae69-d4935a68e71f"]}],"mendeley":{"formattedCitation":"[1]","plainTextFormattedCitation":"[1]","previouslyFormattedCitation":"[1]"},"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1]</w:t>
      </w:r>
      <w:r w:rsidRPr="00100613">
        <w:rPr>
          <w:sz w:val="24"/>
          <w:szCs w:val="24"/>
          <w:lang w:val="id-ID" w:eastAsia="ar-SA"/>
        </w:rPr>
        <w:fldChar w:fldCharType="end"/>
      </w:r>
      <w:r w:rsidRPr="00100613">
        <w:rPr>
          <w:sz w:val="24"/>
          <w:szCs w:val="24"/>
          <w:lang w:val="id-ID" w:eastAsia="ar-SA"/>
        </w:rPr>
        <w:t xml:space="preserve">. Untuk mempertahankan kualitas produk dan mengurangi risiko kerusakan atau kontaminasi, </w:t>
      </w:r>
      <w:r w:rsidRPr="00100613">
        <w:rPr>
          <w:i/>
          <w:sz w:val="24"/>
          <w:szCs w:val="24"/>
          <w:lang w:val="id-ID" w:eastAsia="ar-SA"/>
        </w:rPr>
        <w:t xml:space="preserve">packaging </w:t>
      </w:r>
      <w:r w:rsidRPr="00100613">
        <w:rPr>
          <w:sz w:val="24"/>
          <w:szCs w:val="24"/>
          <w:lang w:val="id-ID" w:eastAsia="ar-SA"/>
        </w:rPr>
        <w:t xml:space="preserve">tepung yang aman dan terlindungi selama proses transportasi sangat penting </w:t>
      </w:r>
      <w:r w:rsidRPr="00100613">
        <w:rPr>
          <w:sz w:val="24"/>
          <w:szCs w:val="24"/>
          <w:lang w:val="id-ID" w:eastAsia="ar-SA"/>
        </w:rPr>
        <w:fldChar w:fldCharType="begin" w:fldLock="1"/>
      </w:r>
      <w:r w:rsidR="007D3C59">
        <w:rPr>
          <w:sz w:val="24"/>
          <w:szCs w:val="24"/>
          <w:lang w:val="id-ID" w:eastAsia="ar-SA"/>
        </w:rPr>
        <w:instrText>ADDIN CSL_CITATION {"citationItems":[{"id":"ITEM-1","itemData":{"author":[{"dropping-particle":"","family":"Kasus","given":"Studi","non-dropping-particle":"","parse-names":false,"suffix":""},{"dropping-particle":"","family":"Coconut","given":"United","non-dropping-particle":"","parse-names":false,"suffix":""},{"dropping-particle":"","family":"Indonesia","given":"Tina","non-dropping-particle":"","parse-names":false,"suffix":""}],"id":"ITEM-1","issued":{"date-parts":[["2023"]]},"title":"Penerapan pengendalian kualitas terhadap produksi tepung kelapa ( desiccated coconut ) di pt. unicotin airmadidi","type":"article-journal"},"uris":["http://www.mendeley.com/documents/?uuid=22964a00-2a7a-4a69-b09c-2dc47d9f97b6"]}],"mendeley":{"formattedCitation":"[2]","plainTextFormattedCitation":"[2]","previouslyFormattedCitation":"[2]"},"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2]</w:t>
      </w:r>
      <w:r w:rsidRPr="00100613">
        <w:rPr>
          <w:sz w:val="24"/>
          <w:szCs w:val="24"/>
          <w:lang w:val="id-ID" w:eastAsia="ar-SA"/>
        </w:rPr>
        <w:fldChar w:fldCharType="end"/>
      </w:r>
      <w:r w:rsidRPr="00100613">
        <w:rPr>
          <w:sz w:val="24"/>
          <w:szCs w:val="24"/>
          <w:lang w:val="id-ID" w:eastAsia="ar-SA"/>
        </w:rPr>
        <w:t xml:space="preserve">. Oleh karena itu, analisis sistem sensor pengaman pada transportasi </w:t>
      </w:r>
      <w:r w:rsidRPr="00100613">
        <w:rPr>
          <w:i/>
          <w:sz w:val="24"/>
          <w:szCs w:val="24"/>
          <w:lang w:val="id-ID" w:eastAsia="ar-SA"/>
        </w:rPr>
        <w:t xml:space="preserve">packaging </w:t>
      </w:r>
      <w:r w:rsidRPr="00100613">
        <w:rPr>
          <w:sz w:val="24"/>
          <w:szCs w:val="24"/>
          <w:lang w:val="id-ID" w:eastAsia="ar-SA"/>
        </w:rPr>
        <w:t xml:space="preserve">tepung 25 kg menjadi topik yang relevan dan perlu diteliti secara mendalam </w:t>
      </w:r>
      <w:r w:rsidRPr="00100613">
        <w:rPr>
          <w:sz w:val="24"/>
          <w:szCs w:val="24"/>
          <w:lang w:val="id-ID" w:eastAsia="ar-SA"/>
        </w:rPr>
        <w:fldChar w:fldCharType="begin" w:fldLock="1"/>
      </w:r>
      <w:r w:rsidR="007D3C59">
        <w:rPr>
          <w:sz w:val="24"/>
          <w:szCs w:val="24"/>
          <w:lang w:val="id-ID" w:eastAsia="ar-SA"/>
        </w:rPr>
        <w:instrText>ADDIN CSL_CITATION {"citationItems":[{"id":"ITEM-1","itemData":{"DOI":"10.47324/ilkominfo.v4i1.106","ISSN":"2621-4962","abstract":"Abstrak: Masyarakat merasa keamanan saat ini tidaklah kondusif, banyak perampokan dan penodongan terhadap kendaraan bermotor, khususnya di area parkir dan mengakibatkan kerugian materi yang bagi kelas masyarakat tertentu dinilai besar. Semakin meningkatnya kebutuhan masyarakat dalam penggunaan perangkat keamanan pada kendaraan bermotor mereka, terutama untuk sekarang ini belum banyak kendaraan yang di lengkapi sensor keamanan dari pabrikan pembuat kendaraan bermotor. Hal ini mendorong penulis untuk merancang perangkat pengaman pada kendaraan bermotor. Sistem pengaman ini menggunakan mikrokontroler Arduino Uno r3 yang dihubungkan dengan sensor PIR dan sensor SW-420 vibration sensor. Sensor PIR akan mendeteksi adanya pergerakan di sekitar kendaraan bermotor yang menyebabkan adanya perubahan tegangan. Perubahan tegangan dari sensor kemudian akan dijadikan sebagai data input oleh mikro kontroler dan diproses sehingga membuat LCD menyala serta buzzer/alarm berbunyi. Sistem pengaman ini mampu mendeteksi keberadaan manusia yang masuk dalam cakupan/coverage area sensor, maka suhu tubuh yang di pancarkan manusia akan di deteksi dan selanjutnya sensor akan aktif. Sedangkan sensor SW-420 akan mendeteksi getaran yang di timbulkan dari sentuhan atau getaran dari objek(manusia).Kata Kunci : Mikrokontroler, sensor PIR, buzzer, sensor SW-420 vibration.Abstract: The community feels that security at this time is not conducive. Many robberies and robbery of motorized vehicles, especially in the parking area, resulting in material losses, which are considered large for certain classes of society. Increasing needs of the community in the use of security devices on their motor vehicles, especially, for now, not many cars are equipped with safety sensors from manufacturers of motor vehicle manufacturers. This prompted the authors to design safety devices on motor vehicles. This security system uses an ARDUINO UNO R3 microcontroller connected to the PIR sensor and SW-420 vibration sensor. PIR sensor will detect any movement around the motorized vehicle, which causes a change in voltage. The sensor's voltage will then be used as input data by the microcontroller and processed so that the LCD will turn on, and the buzzer/alarm will sound. This safety system can detect humans who fall within the sensor coverage area, then the body temperature emitted by humans will be seen, and the sensor will then be active. In comparison, the SW-420 sensor will detect vibrations caused by touch…","author":[{"dropping-particle":"","family":"Pangaribuan","given":"Jhonny Hendra cipta","non-dropping-particle":"","parse-names":false,"suffix":""},{"dropping-particle":"","family":"Gunawan","given":"Indra","non-dropping-particle":"","parse-names":false,"suffix":""},{"dropping-particle":"","family":"Satria T","given":"Heru","non-dropping-particle":"","parse-names":false,"suffix":""},{"dropping-particle":"","family":".","given":"Sumarno","non-dropping-particle":"","parse-names":false,"suffix":""},{"dropping-particle":"","family":"Kirana","given":"Ika Okta","non-dropping-particle":"","parse-names":false,"suffix":""}],"container-title":"Jurnal Ilmiah ILKOMINFO - Ilmu Komputer &amp; Informatika","id":"ITEM-1","issue":"1","issued":{"date-parts":[["2021"]]},"page":"26-35","title":"Perancangan Alarm Anti Maling Pada Kendaraan Bermotor Dalam Posisi Parkir Menggunakan Sensor Pir (Passive Infrared Receiver) Dan Sensor Getar Berbasis Arduino Uno R3","type":"article-journal","volume":"4"},"uris":["http://www.mendeley.com/documents/?uuid=17f7bccb-fe47-403a-8a2f-af54953d1451"]}],"mendeley":{"formattedCitation":"[3]","plainTextFormattedCitation":"[3]","previouslyFormattedCitation":"[3]"},"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3]</w:t>
      </w:r>
      <w:r w:rsidRPr="00100613">
        <w:rPr>
          <w:sz w:val="24"/>
          <w:szCs w:val="24"/>
          <w:lang w:val="id-ID" w:eastAsia="ar-SA"/>
        </w:rPr>
        <w:fldChar w:fldCharType="end"/>
      </w:r>
      <w:r w:rsidRPr="00100613">
        <w:rPr>
          <w:sz w:val="24"/>
          <w:szCs w:val="24"/>
          <w:lang w:val="id-ID" w:eastAsia="ar-SA"/>
        </w:rPr>
        <w:t>.</w:t>
      </w:r>
    </w:p>
    <w:p w14:paraId="5455BA3D" w14:textId="6888322C" w:rsidR="00100613" w:rsidRPr="00100613" w:rsidRDefault="00100613" w:rsidP="00100613">
      <w:pPr>
        <w:suppressAutoHyphens/>
        <w:autoSpaceDE/>
        <w:autoSpaceDN/>
        <w:spacing w:before="120"/>
        <w:ind w:firstLine="567"/>
        <w:jc w:val="both"/>
        <w:rPr>
          <w:sz w:val="24"/>
          <w:szCs w:val="24"/>
          <w:lang w:val="id-ID" w:eastAsia="ar-SA"/>
        </w:rPr>
      </w:pPr>
      <w:r w:rsidRPr="00100613">
        <w:rPr>
          <w:sz w:val="24"/>
          <w:szCs w:val="24"/>
          <w:lang w:val="id-ID" w:eastAsia="ar-SA"/>
        </w:rPr>
        <w:tab/>
        <w:t xml:space="preserve">Seiring meningkatnya kebutuhan dan permintaan pasar terhadap suatu produk. Proses industri dituntut untuk </w:t>
      </w:r>
      <w:r w:rsidRPr="00100613">
        <w:rPr>
          <w:sz w:val="24"/>
          <w:szCs w:val="24"/>
          <w:lang w:val="id-ID" w:eastAsia="ar-SA"/>
        </w:rPr>
        <w:lastRenderedPageBreak/>
        <w:t>meningkatkan jumlah produksi serta kualitas produknya</w:t>
      </w:r>
      <w:r w:rsidRPr="00100613">
        <w:rPr>
          <w:sz w:val="24"/>
          <w:szCs w:val="24"/>
          <w:lang w:val="id-ID" w:eastAsia="ar-SA"/>
        </w:rPr>
        <w:fldChar w:fldCharType="begin" w:fldLock="1"/>
      </w:r>
      <w:r w:rsidR="007D3C59">
        <w:rPr>
          <w:sz w:val="24"/>
          <w:szCs w:val="24"/>
          <w:lang w:val="id-ID" w:eastAsia="ar-SA"/>
        </w:rPr>
        <w:instrText>ADDIN CSL_CITATION {"citationItems":[{"id":"ITEM-1","itemData":{"author":[{"dropping-particle":"","family":"Nurdiansyah","given":"Dedi","non-dropping-particle":"","parse-names":false,"suffix":""}],"id":"ITEM-1","issued":{"date-parts":[["2017"]]},"publisher":"UNIVERSITAS LAMPUNG","title":"Pengaruh kualitas produk dan harga terhadap keputusan pembelian produk sepatu olahraga merek Adidas di Bandar Lampung","type":"article-journal"},"uris":["http://www.mendeley.com/documents/?uuid=1e18a08d-a32b-406b-bc1a-a03741d9caee"]}],"mendeley":{"formattedCitation":"[4]","plainTextFormattedCitation":"[4]","previouslyFormattedCitation":"[4]"},"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4]</w:t>
      </w:r>
      <w:r w:rsidRPr="00100613">
        <w:rPr>
          <w:sz w:val="24"/>
          <w:szCs w:val="24"/>
          <w:lang w:val="id-ID" w:eastAsia="ar-SA"/>
        </w:rPr>
        <w:fldChar w:fldCharType="end"/>
      </w:r>
      <w:r w:rsidRPr="00100613">
        <w:rPr>
          <w:sz w:val="24"/>
          <w:szCs w:val="24"/>
          <w:lang w:val="id-ID" w:eastAsia="ar-SA"/>
        </w:rPr>
        <w:fldChar w:fldCharType="begin" w:fldLock="1"/>
      </w:r>
      <w:r w:rsidR="007D3C59">
        <w:rPr>
          <w:sz w:val="24"/>
          <w:szCs w:val="24"/>
          <w:lang w:val="id-ID" w:eastAsia="ar-SA"/>
        </w:rPr>
        <w:instrText>ADDIN CSL_CITATION {"citationItems":[{"id":"ITEM-1","itemData":{"DOI":"10.37721/kal.v3i1.639","abstract":"PT. Sakai Indonesia adalah perusahaan pembuat alat berat untuk konstruksi jalan yang memproduksi Vibrating Roller Compactor. Salah satu cara pengendalian kualitas untuk menurunkan tingkat cacat pada produk adalah dengan metode Six Sigma. Six Sigma memiliki lima tahapan yaitu DMAIC yang merupakan singkatan dari Define, Measure, Analyze, Improve dan Control. Hasil dari penelitian ini diketahui bahwa tingginya tingkat kecacatan produk adalah cacat kulit besi sebanyak 20,70%, cacat pemasangan Bolt kendor 19,75% dan cacat Diameter Stay tidak center sebanyak 19,43%. Dari data cacat yang ada kemudian dilakukan perhitungan DPMO untuk mengetahui tingkat Sigma. Nilai rata-rata DPMO dari bulan April 2018 hingga bulan Maret 2019 adalah 87.350,77 DPMO dengan nilai Sigma 2,86. Dari nilai DPMO dan tingkat Sigma pada PT. Sakai Indonesia menunjukkan bahwa proses pengendalian kualitas di PT. Sakai Indonesia cukup baik, karena masih berada diatas tingkat rata-rata Sigma perusahaan Indonesia, namun masih perlu ditingkatkan hingga mencapai 6 Sigma. Peningkatan dapat dilakukan dengan menggunakan metode Six Sigma agar dapat mengurangi tingkat cacat produk secara terus menerus dan melakukan pengawasan serta perbaikan pada setiap proses yang dapat menimbulkan kecacatan pada produk. Kata Kunci : Cacat Produk; DMAIC; DPMO; Pengendalian Kualitas; Six Sigma","author":[{"dropping-particle":"","family":"Ibrahim","given":"Ibrahim","non-dropping-particle":"","parse-names":false,"suffix":""},{"dropping-particle":"","family":"Arifin","given":"Djauhar","non-dropping-particle":"","parse-names":false,"suffix":""},{"dropping-particle":"","family":"Khairunnisa","given":"Anita","non-dropping-particle":"","parse-names":false,"suffix":""}],"container-title":"Jurnal KaLIBRASI : Karya Lintas Ilmu Bidang Rekayasa Arsitektur, Sipil, Industri","id":"ITEM-1","issue":"1","issued":{"date-parts":[["2020"]]},"page":"18-36","title":"Analisis Pengendalian Kualitas Menggunakan Metode Six Sigma Dengan Tahapan Dmaic Untuk Mengurangi Jumlah Cacat Pada Produk Vibrating Roller Compactor Di Pt. Sakai Indonesia","type":"article-journal","volume":"3"},"uris":["http://www.mendeley.com/documents/?uuid=ce81ef40-18d2-4f18-8861-853620350e43"]}],"mendeley":{"formattedCitation":"[5]","plainTextFormattedCitation":"[5]","previouslyFormattedCitation":"[5]"},"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5]</w:t>
      </w:r>
      <w:r w:rsidRPr="00100613">
        <w:rPr>
          <w:sz w:val="24"/>
          <w:szCs w:val="24"/>
          <w:lang w:val="id-ID" w:eastAsia="ar-SA"/>
        </w:rPr>
        <w:fldChar w:fldCharType="end"/>
      </w:r>
      <w:r w:rsidRPr="00100613">
        <w:rPr>
          <w:sz w:val="24"/>
          <w:szCs w:val="24"/>
          <w:lang w:val="id-ID" w:eastAsia="ar-SA"/>
        </w:rPr>
        <w:t>. Untuk meningkatkan kuantitas produksi dapat dilakukan dengan menambah jumlah peralatan serta karyawan</w:t>
      </w:r>
      <w:r>
        <w:rPr>
          <w:sz w:val="24"/>
          <w:szCs w:val="24"/>
          <w:lang w:val="id-ID" w:eastAsia="ar-SA"/>
        </w:rPr>
        <w:t xml:space="preserve"> </w:t>
      </w:r>
      <w:r w:rsidRPr="00100613">
        <w:rPr>
          <w:sz w:val="24"/>
          <w:szCs w:val="24"/>
          <w:lang w:val="id-ID" w:eastAsia="ar-SA"/>
        </w:rPr>
        <w:fldChar w:fldCharType="begin" w:fldLock="1"/>
      </w:r>
      <w:r w:rsidR="007D3C59">
        <w:rPr>
          <w:sz w:val="24"/>
          <w:szCs w:val="24"/>
          <w:lang w:val="id-ID" w:eastAsia="ar-SA"/>
        </w:rPr>
        <w:instrText>ADDIN CSL_CITATION {"citationItems":[{"id":"ITEM-1","itemData":{"DOI":"10.1163/9789004325968_034","author":[{"dropping-particle":"","family":"Martinus, Adi Susilo, Mareli Telaumbauna","given":"Meizano Ardi Muhammad","non-dropping-particle":"","parse-names":false,"suffix":""}],"id":"ITEM-1","issue":"2","issued":{"date-parts":[["2020"]]},"page":"267-271","title":"RANCANG BANGUN SISTEM PENGHITUNG JUMLAH DAN MASSA BIJI KOPI BERBASIS MIKROKONTROLER PADA KONVEYOR SABUK","type":"article-journal","volume":"5"},"uris":["http://www.mendeley.com/documents/?uuid=4bc27867-c30d-4759-8629-ec82d6498aba"]}],"mendeley":{"formattedCitation":"[6]","plainTextFormattedCitation":"[6]","previouslyFormattedCitation":"[6]"},"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6]</w:t>
      </w:r>
      <w:r w:rsidRPr="00100613">
        <w:rPr>
          <w:sz w:val="24"/>
          <w:szCs w:val="24"/>
          <w:lang w:val="id-ID" w:eastAsia="ar-SA"/>
        </w:rPr>
        <w:fldChar w:fldCharType="end"/>
      </w:r>
      <w:r w:rsidRPr="00100613">
        <w:rPr>
          <w:sz w:val="24"/>
          <w:szCs w:val="24"/>
          <w:lang w:val="id-ID" w:eastAsia="ar-SA"/>
        </w:rPr>
        <w:t xml:space="preserve">. Sedangkan untuk meningkatkan kualitas produksi, suatu industri perlu didukung oleh kemampuan operator serta peralatan produksi dengan sistem operasi otomatis dalam kualitas sehingga mampu mempersingkat waktu produksi </w:t>
      </w:r>
      <w:r w:rsidRPr="00100613">
        <w:rPr>
          <w:sz w:val="24"/>
          <w:szCs w:val="24"/>
          <w:lang w:val="id-ID" w:eastAsia="ar-SA"/>
        </w:rPr>
        <w:fldChar w:fldCharType="begin" w:fldLock="1"/>
      </w:r>
      <w:r w:rsidR="007D3C59">
        <w:rPr>
          <w:sz w:val="24"/>
          <w:szCs w:val="24"/>
          <w:lang w:val="id-ID" w:eastAsia="ar-SA"/>
        </w:rPr>
        <w:instrText>ADDIN CSL_CITATION {"citationItems":[{"id":"ITEM-1","itemData":{"DOI":"10.1163/9789004325968_034","author":[{"dropping-particle":"","family":"Martinus, Adi Susilo, Mareli Telaumbauna","given":"Meizano Ardi Muhammad","non-dropping-particle":"","parse-names":false,"suffix":""}],"id":"ITEM-1","issue":"2","issued":{"date-parts":[["2020"]]},"page":"267-271","title":"RANCANG BANGUN SISTEM PENGHITUNG JUMLAH DAN MASSA BIJI KOPI BERBASIS MIKROKONTROLER PADA KONVEYOR SABUK","type":"article-journal","volume":"5"},"uris":["http://www.mendeley.com/documents/?uuid=4bc27867-c30d-4759-8629-ec82d6498aba"]}],"mendeley":{"formattedCitation":"[6]","plainTextFormattedCitation":"[6]","previouslyFormattedCitation":"[6]"},"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6]</w:t>
      </w:r>
      <w:r w:rsidRPr="00100613">
        <w:rPr>
          <w:sz w:val="24"/>
          <w:szCs w:val="24"/>
          <w:lang w:val="id-ID" w:eastAsia="ar-SA"/>
        </w:rPr>
        <w:fldChar w:fldCharType="end"/>
      </w:r>
      <w:r w:rsidRPr="00100613">
        <w:rPr>
          <w:sz w:val="24"/>
          <w:szCs w:val="24"/>
          <w:lang w:val="id-ID" w:eastAsia="ar-SA"/>
        </w:rPr>
        <w:fldChar w:fldCharType="begin" w:fldLock="1"/>
      </w:r>
      <w:r w:rsidR="007D3C59">
        <w:rPr>
          <w:sz w:val="24"/>
          <w:szCs w:val="24"/>
          <w:lang w:val="id-ID" w:eastAsia="ar-SA"/>
        </w:rPr>
        <w:instrText>ADDIN CSL_CITATION {"citationItems":[{"id":"ITEM-1","itemData":{"DOI":"10.1063/5.0114532","ISBN":"9780735444102","ISSN":"15517616","abstract":"This study aims to reveal the competency needs of operators in the field of mechanical engineering expertise in the form of a model framework. The aspect that contains the model framework is integrating knowledge, attitudes, and skills to produce competent operator graduates. This research design uses the research and development of the Richey &amp; Klein model with the stages of study analysis, planning, data collection, and model formation. The sample used was 25 teachers and 120 students in the province of Banten, Indonesia. Collecting data using interviews and analyzed with a qualitative approach. The results of the research show that the operator competency is made a model framework that integrates aspects of knowledge, attitudes, and skills. The competency model framework is the basis for learning that emphasizes mastery of basic machining science, has good self-quality individually and socially, and is able to make products in the field of machining engineering. Teachers and students become comprehensive in the learning process to produce professional operators.","author":[{"dropping-particle":"","family":"Abizar","given":"Haris","non-dropping-particle":"","parse-names":false,"suffix":""},{"dropping-particle":"","family":"Ramdani","given":"Sulaeman Deni","non-dropping-particle":"","parse-names":false,"suffix":""},{"dropping-particle":"","family":"Supriyatna","given":"Deddy","non-dropping-particle":"","parse-names":false,"suffix":""}],"container-title":"AIP Conference Proceedings","id":"ITEM-1","issue":"April","issued":{"date-parts":[["2023"]]},"title":"Operator competency model for mechanical engineering expertise","type":"article-journal","volume":"2671"},"uris":["http://www.mendeley.com/documents/?uuid=3a635130-6a0c-4bc9-81f6-abaa5569d6b7"]}],"mendeley":{"formattedCitation":"[7]","plainTextFormattedCitation":"[7]","previouslyFormattedCitation":"[7]"},"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7]</w:t>
      </w:r>
      <w:r w:rsidRPr="00100613">
        <w:rPr>
          <w:sz w:val="24"/>
          <w:szCs w:val="24"/>
          <w:lang w:val="id-ID" w:eastAsia="ar-SA"/>
        </w:rPr>
        <w:fldChar w:fldCharType="end"/>
      </w:r>
      <w:r w:rsidRPr="00100613">
        <w:rPr>
          <w:sz w:val="24"/>
          <w:szCs w:val="24"/>
          <w:lang w:val="id-ID" w:eastAsia="ar-SA"/>
        </w:rPr>
        <w:t>.</w:t>
      </w:r>
    </w:p>
    <w:p w14:paraId="77D68CB3" w14:textId="17BA2DD7" w:rsidR="00100613" w:rsidRPr="00100613" w:rsidRDefault="00100613" w:rsidP="00100613">
      <w:pPr>
        <w:suppressAutoHyphens/>
        <w:autoSpaceDE/>
        <w:autoSpaceDN/>
        <w:spacing w:before="120"/>
        <w:ind w:firstLine="567"/>
        <w:jc w:val="both"/>
        <w:rPr>
          <w:sz w:val="24"/>
          <w:szCs w:val="24"/>
          <w:lang w:val="id-ID" w:eastAsia="ar-SA"/>
        </w:rPr>
      </w:pPr>
      <w:r w:rsidRPr="00100613">
        <w:rPr>
          <w:sz w:val="24"/>
          <w:szCs w:val="24"/>
          <w:lang w:val="id-ID" w:eastAsia="ar-SA"/>
        </w:rPr>
        <w:tab/>
        <w:t xml:space="preserve">Tepung merupakan bahan pangan yang rentan terhadap kerusakan akibat faktor eksternal seperti paparan udara lembab, goncangan, atau perubahan suhu yang ekstrem </w:t>
      </w:r>
      <w:r w:rsidRPr="00100613">
        <w:rPr>
          <w:sz w:val="24"/>
          <w:szCs w:val="24"/>
          <w:lang w:val="id-ID" w:eastAsia="ar-SA"/>
        </w:rPr>
        <w:fldChar w:fldCharType="begin" w:fldLock="1"/>
      </w:r>
      <w:r w:rsidR="007D3C59">
        <w:rPr>
          <w:sz w:val="24"/>
          <w:szCs w:val="24"/>
          <w:lang w:val="id-ID" w:eastAsia="ar-SA"/>
        </w:rPr>
        <w:instrText>ADDIN CSL_CITATION {"citationItems":[{"id":"ITEM-1","itemData":{"ISBN":"6233518792","author":[{"dropping-particle":"","family":"Tahir","given":"Mulyati M","non-dropping-particle":"","parse-names":false,"suffix":""}],"id":"ITEM-1","issued":{"date-parts":[["2023"]]},"publisher":"Nas Media Pustaka","title":"Penanganan Pasca Panen Dan Produk Olahan Sayuran","type":"book"},"uris":["http://www.mendeley.com/documents/?uuid=e804e00d-75ac-432a-829c-f7c03f441fb7"]}],"mendeley":{"formattedCitation":"[8]","plainTextFormattedCitation":"[8]","previouslyFormattedCitation":"[8]"},"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8]</w:t>
      </w:r>
      <w:r w:rsidRPr="00100613">
        <w:rPr>
          <w:sz w:val="24"/>
          <w:szCs w:val="24"/>
          <w:lang w:val="id-ID" w:eastAsia="ar-SA"/>
        </w:rPr>
        <w:fldChar w:fldCharType="end"/>
      </w:r>
      <w:r w:rsidRPr="00100613">
        <w:rPr>
          <w:sz w:val="24"/>
          <w:szCs w:val="24"/>
          <w:lang w:val="id-ID" w:eastAsia="ar-SA"/>
        </w:rPr>
        <w:t xml:space="preserve">. Perkembangan teknologi sensor telah membawa dampak signifikan dalam berbagai bidang, termasuk industri transportasi dan logistik. Sistem sensor pengaman menjadi komponen krusial dalam memastikan keamanan dan integritas produk selama proses </w:t>
      </w:r>
      <w:r w:rsidRPr="00100613">
        <w:rPr>
          <w:i/>
          <w:sz w:val="24"/>
          <w:szCs w:val="24"/>
          <w:lang w:val="id-ID" w:eastAsia="ar-SA"/>
        </w:rPr>
        <w:t xml:space="preserve">packaging </w:t>
      </w:r>
      <w:r w:rsidRPr="00100613">
        <w:rPr>
          <w:sz w:val="24"/>
          <w:szCs w:val="24"/>
          <w:lang w:val="id-ID" w:eastAsia="ar-SA"/>
        </w:rPr>
        <w:t xml:space="preserve">tepung, terutama menggunakan </w:t>
      </w:r>
      <w:r w:rsidRPr="00100613">
        <w:rPr>
          <w:i/>
          <w:sz w:val="24"/>
          <w:szCs w:val="24"/>
          <w:lang w:val="id-ID" w:eastAsia="ar-SA"/>
        </w:rPr>
        <w:t xml:space="preserve">belt conveyor </w:t>
      </w:r>
      <w:r w:rsidRPr="00100613">
        <w:rPr>
          <w:sz w:val="24"/>
          <w:szCs w:val="24"/>
          <w:lang w:val="id-ID" w:eastAsia="ar-SA"/>
        </w:rPr>
        <w:t>se</w:t>
      </w:r>
      <w:r w:rsidRPr="00100613">
        <w:rPr>
          <w:i/>
          <w:sz w:val="24"/>
          <w:szCs w:val="24"/>
          <w:lang w:val="id-ID" w:eastAsia="ar-SA"/>
        </w:rPr>
        <w:t>bag</w:t>
      </w:r>
      <w:r w:rsidRPr="00100613">
        <w:rPr>
          <w:sz w:val="24"/>
          <w:szCs w:val="24"/>
          <w:lang w:val="id-ID" w:eastAsia="ar-SA"/>
        </w:rPr>
        <w:t xml:space="preserve">ai alat transpostasi atau pemindahan barang dari suatu tempat ketempat lainnya </w:t>
      </w:r>
      <w:r w:rsidRPr="00100613">
        <w:rPr>
          <w:sz w:val="24"/>
          <w:szCs w:val="24"/>
          <w:lang w:val="id-ID" w:eastAsia="ar-SA"/>
        </w:rPr>
        <w:fldChar w:fldCharType="begin" w:fldLock="1"/>
      </w:r>
      <w:r w:rsidR="007D3C59">
        <w:rPr>
          <w:sz w:val="24"/>
          <w:szCs w:val="24"/>
          <w:lang w:val="id-ID" w:eastAsia="ar-SA"/>
        </w:rPr>
        <w:instrText>ADDIN CSL_CITATION {"citationItems":[{"id":"ITEM-1","itemData":{"DOI":"10.56211/sudo.v1i4.146","abstract":"Sistem ini dibuat untuk keamanan dalam brankas dengan memakai alat pengaman berbentuk sensor sidik jari berbasis Arduino. Alat ini digunakan sebagai sistem kontrol keamanan pintu, dan dilengkapi dengan alarm selaku indikator jika brankas dibongkar paksa, hingga alarm berbunyi. Sistem ini terdiri dari hardware dan software. Hardware nya sendiri terdiri dari Arduino, sensor sidik jari, buzzer selenoid door, dan LCD. Kemudian software pada sistem ini memakai Arduino ESP32. Sensor sidik jari mengetahui jari yang terdaftar hingga selenoid selaku pengunci pintu pun terbuka, kebalikannya bila sensor tidak mengetahui jari hingga selenoid selaku pengunci pintu tidak terbuka serta apabila pintu brankas dibongkar paksa ataupun dibobol hingga alarm berbunyi dan mengirim notifikasi jika brankas dibongkar paksa.","author":[{"dropping-particle":"","family":"Sari","given":"Winda Eka","non-dropping-particle":"","parse-names":false,"suffix":""},{"dropping-particle":"","family":"Syahwin","given":"Syahwin","non-dropping-particle":"","parse-names":false,"suffix":""}],"container-title":"sudo Jurnal Teknik Informatika","id":"ITEM-1","issue":"4","issued":{"date-parts":[["2022"]]},"page":"154-162","title":"Prototipe Sistem Keamanan Brankas Berbasis Arduino menggunakan Android","type":"article-journal","volume":"1"},"uris":["http://www.mendeley.com/documents/?uuid=5ff2dcae-64a5-4c5e-9dd1-f4f0d32b89f4"]}],"mendeley":{"formattedCitation":"[9]","plainTextFormattedCitation":"[9]","previouslyFormattedCitation":"[9]"},"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9]</w:t>
      </w:r>
      <w:r w:rsidRPr="00100613">
        <w:rPr>
          <w:sz w:val="24"/>
          <w:szCs w:val="24"/>
          <w:lang w:val="id-ID" w:eastAsia="ar-SA"/>
        </w:rPr>
        <w:fldChar w:fldCharType="end"/>
      </w:r>
      <w:r w:rsidRPr="00100613">
        <w:rPr>
          <w:sz w:val="24"/>
          <w:szCs w:val="24"/>
          <w:lang w:val="id-ID" w:eastAsia="ar-SA"/>
        </w:rPr>
        <w:t>.</w:t>
      </w:r>
    </w:p>
    <w:p w14:paraId="7CE0A75C" w14:textId="0C9AE807" w:rsidR="00100613" w:rsidRPr="00100613" w:rsidRDefault="00100613" w:rsidP="00100613">
      <w:pPr>
        <w:suppressAutoHyphens/>
        <w:autoSpaceDE/>
        <w:autoSpaceDN/>
        <w:spacing w:before="120"/>
        <w:ind w:firstLine="567"/>
        <w:jc w:val="both"/>
        <w:rPr>
          <w:i/>
          <w:iCs/>
          <w:sz w:val="24"/>
          <w:szCs w:val="24"/>
          <w:lang w:val="id-ID" w:eastAsia="ar-SA"/>
        </w:rPr>
      </w:pPr>
      <w:r w:rsidRPr="00100613">
        <w:rPr>
          <w:sz w:val="24"/>
          <w:szCs w:val="24"/>
          <w:lang w:val="id-ID" w:eastAsia="ar-SA"/>
        </w:rPr>
        <w:tab/>
      </w:r>
      <w:r w:rsidRPr="00D4414F">
        <w:rPr>
          <w:i/>
          <w:iCs/>
          <w:sz w:val="24"/>
          <w:szCs w:val="24"/>
          <w:lang w:val="id-ID" w:eastAsia="ar-SA"/>
        </w:rPr>
        <w:t>Belt conveyor</w:t>
      </w:r>
      <w:r w:rsidRPr="00100613">
        <w:rPr>
          <w:sz w:val="24"/>
          <w:szCs w:val="24"/>
          <w:lang w:val="id-ID" w:eastAsia="ar-SA"/>
        </w:rPr>
        <w:t>, juga dikenal se</w:t>
      </w:r>
      <w:r w:rsidRPr="00100613">
        <w:rPr>
          <w:i/>
          <w:sz w:val="24"/>
          <w:szCs w:val="24"/>
          <w:lang w:val="id-ID" w:eastAsia="ar-SA"/>
        </w:rPr>
        <w:t>bag</w:t>
      </w:r>
      <w:r w:rsidRPr="00100613">
        <w:rPr>
          <w:sz w:val="24"/>
          <w:szCs w:val="24"/>
          <w:lang w:val="id-ID" w:eastAsia="ar-SA"/>
        </w:rPr>
        <w:t xml:space="preserve">ai ban berjalan telah menjadi bagian penting dari transportasi material sejak awal abad ke-17. </w:t>
      </w:r>
      <w:r w:rsidRPr="00100613">
        <w:rPr>
          <w:i/>
          <w:sz w:val="24"/>
          <w:szCs w:val="24"/>
          <w:lang w:val="id-ID" w:eastAsia="ar-SA"/>
        </w:rPr>
        <w:t xml:space="preserve">Belt conveyor </w:t>
      </w:r>
      <w:r w:rsidRPr="00100613">
        <w:rPr>
          <w:sz w:val="24"/>
          <w:szCs w:val="24"/>
          <w:lang w:val="id-ID" w:eastAsia="ar-SA"/>
        </w:rPr>
        <w:t xml:space="preserve">menjadi alat populer untuk mengangkut bahan masal khususnya pada industri 4.0. Pada awalnya, </w:t>
      </w:r>
      <w:r w:rsidRPr="00100613">
        <w:rPr>
          <w:i/>
          <w:sz w:val="24"/>
          <w:szCs w:val="24"/>
          <w:lang w:val="id-ID" w:eastAsia="ar-SA"/>
        </w:rPr>
        <w:t xml:space="preserve">belt conveyor </w:t>
      </w:r>
      <w:r w:rsidRPr="00100613">
        <w:rPr>
          <w:sz w:val="24"/>
          <w:szCs w:val="24"/>
          <w:lang w:val="id-ID" w:eastAsia="ar-SA"/>
        </w:rPr>
        <w:t xml:space="preserve">hanya digunakan untuk memindahkan karung biji-bijian pada jarak pendek. Fungsinya cukup sederhana yaitu memindahkan barang dari satu tempat ke tempat lain dengan menggunakan sabuk atau belt </w:t>
      </w:r>
      <w:r w:rsidRPr="00100613">
        <w:rPr>
          <w:sz w:val="24"/>
          <w:szCs w:val="24"/>
          <w:lang w:val="id-ID" w:eastAsia="ar-SA"/>
        </w:rPr>
        <w:fldChar w:fldCharType="begin" w:fldLock="1"/>
      </w:r>
      <w:r w:rsidR="007D3C59">
        <w:rPr>
          <w:sz w:val="24"/>
          <w:szCs w:val="24"/>
          <w:lang w:val="id-ID" w:eastAsia="ar-SA"/>
        </w:rPr>
        <w:instrText>ADDIN CSL_CITATION {"citationItems":[{"id":"ITEM-1","itemData":{"DOI":"10.31000/mbjtm.v5i1.5815","ISSN":"2549-5038","abstract":"Berawal dari permasalahan yang ada di industri rumahan pada proses pembuatan mie dan yang dilakukan dengan metode konvensional, dimana kurangnya fasilitas alat otomatis mengharuskan para karyawan melakukan pengolahan secara manual, hal ini tentunya menyebabkan produktifitas dan kualitas produk UKM tersebut kurang maksimal. Produktifitas dan kualitas di pengaruhi oleh beberapa faktor diantaranya mengharuskan pekerja lebih teliti dalam hal pengolahan, kelelahan pekerja yang membuat kurang maksimalnya dalam menggunakan waktu, serta kecepatan dari pekerja itu sendiri. Oleh sebab itu penulis merancang mesin pembuat mie secara otomatis yang dipadukan dengan conveyor yang disesuaikan dengan industri rumahan, setelah memahami dan mempelajari masalah yang ada. Penelitian ini menggunakan metode observasi untuk mengumpulkan data/informasi mengenai mesin pembuat mie otomatis yang efektif. Pada tahap perencanaan menggunakan studi lapangan, metode interview, studi literatur. Proses pelaksanaan dimulai dari survey harga material, desain, pembuatan komponen, dan perakitan. Hasil dari penelitian ini dapat disimpulkan bahwa dalam perancangan pembuatan alat mesin pembuat mie otomatis ini menggunakan Software Inventor. Produk yang dihasilkan dari mesin mie otomatis 1 kg/menit dan manual 400 gr/menit. Hasil dari perhitungan kecepatan conveyor didapatkan 0,62 m/s.","author":[{"dropping-particle":"","family":"Laksanawti","given":"Ellysa Kusuma","non-dropping-particle":"","parse-names":false,"suffix":""},{"dropping-particle":"","family":"Efrizal","given":"Efrizal","non-dropping-particle":"","parse-names":false,"suffix":""},{"dropping-particle":"","family":"Kusuma","given":"Dani Andry","non-dropping-particle":"","parse-names":false,"suffix":""}],"container-title":"Motor Bakar : Jurnal Teknik Mesin","id":"ITEM-1","issue":"1","issued":{"date-parts":[["2022"]]},"page":"28","title":"Perancangan Conveyor Pada Mesin Pembuat Mie Otomatis","type":"article-journal","volume":"5"},"uris":["http://www.mendeley.com/documents/?uuid=89a1a4d9-e2d5-44b4-b2fb-0faa29d4e58a"]}],"mendeley":{"formattedCitation":"[10]","plainTextFormattedCitation":"[10]","previouslyFormattedCitation":"[10]"},"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10]</w:t>
      </w:r>
      <w:r w:rsidRPr="00100613">
        <w:rPr>
          <w:sz w:val="24"/>
          <w:szCs w:val="24"/>
          <w:lang w:val="id-ID" w:eastAsia="ar-SA"/>
        </w:rPr>
        <w:fldChar w:fldCharType="end"/>
      </w:r>
      <w:r w:rsidRPr="00100613">
        <w:rPr>
          <w:sz w:val="24"/>
          <w:szCs w:val="24"/>
          <w:lang w:val="id-ID" w:eastAsia="ar-SA"/>
        </w:rPr>
        <w:t xml:space="preserve">. Implementasi sistem sensor pada </w:t>
      </w:r>
      <w:r w:rsidRPr="00100613">
        <w:rPr>
          <w:i/>
          <w:iCs/>
          <w:sz w:val="24"/>
          <w:szCs w:val="24"/>
          <w:lang w:val="id-ID" w:eastAsia="ar-SA"/>
        </w:rPr>
        <w:t xml:space="preserve">belt conveyor </w:t>
      </w:r>
      <w:r w:rsidRPr="00100613">
        <w:rPr>
          <w:sz w:val="24"/>
          <w:szCs w:val="24"/>
          <w:lang w:val="id-ID" w:eastAsia="ar-SA"/>
        </w:rPr>
        <w:t xml:space="preserve">tidak tanpa tantangan. Beberapa tantangan yang sering dihadapi meliputi akurasi sensor, ketahanan terhadap lingkungan operasional, dan biaya implementasi </w:t>
      </w:r>
      <w:r w:rsidRPr="00100613">
        <w:rPr>
          <w:sz w:val="24"/>
          <w:szCs w:val="24"/>
          <w:lang w:val="id-ID" w:eastAsia="ar-SA"/>
        </w:rPr>
        <w:fldChar w:fldCharType="begin" w:fldLock="1"/>
      </w:r>
      <w:r w:rsidR="007D3C59">
        <w:rPr>
          <w:sz w:val="24"/>
          <w:szCs w:val="24"/>
          <w:lang w:val="id-ID" w:eastAsia="ar-SA"/>
        </w:rPr>
        <w:instrText>ADDIN CSL_CITATION {"citationItems":[{"id":"ITEM-1","itemData":{"author":[{"dropping-particle":"","family":"Baehaki","given":"Kiki","non-dropping-particle":"","parse-names":false,"suffix":""}],"id":"ITEM-1","issue":"6","issued":{"date-parts":[["2024"]]},"page":"6759-6763","title":"Integrasi hardware alat produksi biogas berbasis Internet of Things","type":"article-journal","volume":"11"},"uris":["http://www.mendeley.com/documents/?uuid=69dfde57-fc74-4525-9620-52f4000e116f"]}],"mendeley":{"formattedCitation":"[11]","plainTextFormattedCitation":"[11]","previouslyFormattedCitation":"[11]"},"properties":{"noteIndex":0},"schema":"https://github.com/citation-style-language/schema/raw/master/csl-citation.json"}</w:instrText>
      </w:r>
      <w:r w:rsidRPr="00100613">
        <w:rPr>
          <w:sz w:val="24"/>
          <w:szCs w:val="24"/>
          <w:lang w:val="id-ID" w:eastAsia="ar-SA"/>
        </w:rPr>
        <w:fldChar w:fldCharType="separate"/>
      </w:r>
      <w:r w:rsidR="00905379" w:rsidRPr="00905379">
        <w:rPr>
          <w:noProof/>
          <w:sz w:val="24"/>
          <w:szCs w:val="24"/>
          <w:lang w:val="id-ID" w:eastAsia="ar-SA"/>
        </w:rPr>
        <w:t>[11]</w:t>
      </w:r>
      <w:r w:rsidRPr="00100613">
        <w:rPr>
          <w:sz w:val="24"/>
          <w:szCs w:val="24"/>
          <w:lang w:val="id-ID" w:eastAsia="ar-SA"/>
        </w:rPr>
        <w:fldChar w:fldCharType="end"/>
      </w:r>
      <w:r w:rsidRPr="00100613">
        <w:rPr>
          <w:sz w:val="24"/>
          <w:szCs w:val="24"/>
          <w:lang w:val="id-ID" w:eastAsia="ar-SA"/>
        </w:rPr>
        <w:t xml:space="preserve">. Oleh karena itu, diperlukan sistem pengaman yang mampu mendeteksi dan mengatasi masalah tersebut secara </w:t>
      </w:r>
      <w:r w:rsidRPr="00100613">
        <w:rPr>
          <w:i/>
          <w:iCs/>
          <w:sz w:val="24"/>
          <w:szCs w:val="24"/>
          <w:lang w:val="id-ID" w:eastAsia="ar-SA"/>
        </w:rPr>
        <w:t>real-time.</w:t>
      </w:r>
    </w:p>
    <w:p w14:paraId="7755F388" w14:textId="06622F3C" w:rsidR="00233600" w:rsidRPr="00100613" w:rsidRDefault="00100613" w:rsidP="00100613">
      <w:pPr>
        <w:suppressAutoHyphens/>
        <w:autoSpaceDE/>
        <w:autoSpaceDN/>
        <w:spacing w:before="120"/>
        <w:ind w:firstLine="567"/>
        <w:jc w:val="both"/>
        <w:rPr>
          <w:sz w:val="24"/>
          <w:szCs w:val="24"/>
          <w:lang w:val="id-ID" w:eastAsia="ar-SA"/>
        </w:rPr>
      </w:pPr>
      <w:r w:rsidRPr="00100613">
        <w:rPr>
          <w:i/>
          <w:iCs/>
          <w:sz w:val="24"/>
          <w:szCs w:val="24"/>
          <w:lang w:val="id-ID" w:eastAsia="ar-SA"/>
        </w:rPr>
        <w:tab/>
      </w:r>
      <w:r w:rsidRPr="00100613">
        <w:rPr>
          <w:sz w:val="24"/>
          <w:szCs w:val="24"/>
          <w:lang w:val="id-ID" w:eastAsia="ar-SA"/>
        </w:rPr>
        <w:t xml:space="preserve">Berdasarkan latar belakang di atas, penelitian ini bertujuan untuk menganalisis efektivitas dan cara kerja sistem sensor </w:t>
      </w:r>
      <w:r w:rsidRPr="00100613">
        <w:rPr>
          <w:sz w:val="24"/>
          <w:szCs w:val="24"/>
          <w:lang w:val="id-ID" w:eastAsia="ar-SA"/>
        </w:rPr>
        <w:t xml:space="preserve">pengaman dalam transportasi kemasan tepung 25 kg. Ruang lingkup penelitian mencakup alat angkut hasil proses packing tepung 25 kg serta memahami mekanisme dasar dan fungsi sistem </w:t>
      </w:r>
      <w:r w:rsidRPr="00100613">
        <w:rPr>
          <w:i/>
          <w:iCs/>
          <w:sz w:val="24"/>
          <w:szCs w:val="24"/>
          <w:lang w:val="id-ID" w:eastAsia="ar-SA"/>
        </w:rPr>
        <w:t>conveyor</w:t>
      </w:r>
      <w:r w:rsidRPr="00100613">
        <w:rPr>
          <w:sz w:val="24"/>
          <w:szCs w:val="24"/>
          <w:lang w:val="id-ID" w:eastAsia="ar-SA"/>
        </w:rPr>
        <w:t> dengan sensor </w:t>
      </w:r>
      <w:r w:rsidRPr="00100613">
        <w:rPr>
          <w:i/>
          <w:iCs/>
          <w:sz w:val="24"/>
          <w:szCs w:val="24"/>
          <w:lang w:val="id-ID" w:eastAsia="ar-SA"/>
        </w:rPr>
        <w:t>infrared</w:t>
      </w:r>
      <w:r w:rsidRPr="00100613">
        <w:rPr>
          <w:sz w:val="24"/>
          <w:szCs w:val="24"/>
          <w:lang w:val="id-ID" w:eastAsia="ar-SA"/>
        </w:rPr>
        <w:t> dan PLC </w:t>
      </w:r>
      <w:r w:rsidRPr="00100613">
        <w:rPr>
          <w:i/>
          <w:iCs/>
          <w:sz w:val="24"/>
          <w:szCs w:val="24"/>
          <w:lang w:val="id-ID" w:eastAsia="ar-SA"/>
        </w:rPr>
        <w:t xml:space="preserve">interlock </w:t>
      </w:r>
      <w:r w:rsidRPr="00100613">
        <w:rPr>
          <w:sz w:val="24"/>
          <w:szCs w:val="24"/>
          <w:lang w:val="id-ID" w:eastAsia="ar-SA"/>
        </w:rPr>
        <w:t xml:space="preserve">pada proses </w:t>
      </w:r>
      <w:r w:rsidRPr="00100613">
        <w:rPr>
          <w:i/>
          <w:iCs/>
          <w:sz w:val="24"/>
          <w:szCs w:val="24"/>
          <w:lang w:val="id-ID" w:eastAsia="ar-SA"/>
        </w:rPr>
        <w:t xml:space="preserve">packaging </w:t>
      </w:r>
      <w:r w:rsidRPr="00100613">
        <w:rPr>
          <w:sz w:val="24"/>
          <w:szCs w:val="24"/>
          <w:lang w:val="id-ID" w:eastAsia="ar-SA"/>
        </w:rPr>
        <w:t>tepung 25 kg untuk menjamin keamanan dan efisiensi operasional. Penelitian ini diharapkan dapat memberikan kontribusi bagi industri logistik dan pangan dalam meningkatkan keamanan dan kualitas produk</w:t>
      </w:r>
      <w:r w:rsidR="00233600">
        <w:t>.</w:t>
      </w:r>
    </w:p>
    <w:p w14:paraId="376CACCE" w14:textId="77777777" w:rsidR="00F30817" w:rsidRPr="00D81532" w:rsidRDefault="00036594" w:rsidP="0040261E">
      <w:pPr>
        <w:pStyle w:val="TTPSectionHeading"/>
        <w:spacing w:before="240"/>
        <w:rPr>
          <w:lang w:val="id-ID"/>
        </w:rPr>
      </w:pPr>
      <w:r w:rsidRPr="002A6DEB">
        <w:rPr>
          <w:lang w:val="id-ID"/>
        </w:rPr>
        <w:t>Metode Penelitian</w:t>
      </w:r>
    </w:p>
    <w:p w14:paraId="22BD3EB6" w14:textId="739D8D73" w:rsidR="00486782" w:rsidRPr="00486782" w:rsidRDefault="00486782" w:rsidP="00486782">
      <w:pPr>
        <w:suppressAutoHyphens/>
        <w:autoSpaceDE/>
        <w:autoSpaceDN/>
        <w:spacing w:before="120"/>
        <w:ind w:firstLine="567"/>
        <w:jc w:val="both"/>
        <w:rPr>
          <w:sz w:val="24"/>
          <w:szCs w:val="24"/>
          <w:lang w:val="id-ID" w:eastAsia="ar-SA"/>
        </w:rPr>
      </w:pPr>
      <w:r w:rsidRPr="00486782">
        <w:rPr>
          <w:sz w:val="24"/>
          <w:szCs w:val="24"/>
          <w:lang w:val="id-ID" w:eastAsia="ar-SA"/>
        </w:rPr>
        <w:t xml:space="preserve">Dalam penelitian ini metode yang digunakan dalam penelitian ini adalah metode penelitian studi kasus. Stake (1995) menyatakan bahwa penelitian studi kasus mempunyai tujuan untuk mengungkap keunikan atau ciri khas yang terdapat pada suatu kasus yang diteliti. Kasus itu sendiri merupakan penyebab dari penelitian studi kasus, oleh karena itu maksud dan fokus serta tujuan utama dari penelitian studi kasus adalah pada kasus yang menjadi objek penelitian, dalam hal ini studi kasus berfokus pada satu objek tertentu yang diangkat dan diteliti secara mendalam sehingga mampu membongkar realitas yang melatar belakangi fenomena tersebut </w:t>
      </w:r>
      <w:r w:rsidRPr="00486782">
        <w:rPr>
          <w:sz w:val="24"/>
          <w:szCs w:val="24"/>
          <w:lang w:val="id-ID" w:eastAsia="ar-SA"/>
        </w:rPr>
        <w:fldChar w:fldCharType="begin" w:fldLock="1"/>
      </w:r>
      <w:r w:rsidR="007D3C59">
        <w:rPr>
          <w:sz w:val="24"/>
          <w:szCs w:val="24"/>
          <w:lang w:val="id-ID" w:eastAsia="ar-SA"/>
        </w:rPr>
        <w:instrText>ADDIN CSL_CITATION {"citationItems":[{"id":"ITEM-1","itemData":{"ISSN":"2809-476X","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3"]]},"page":"1-9","title":"Metode studi kasus dalam penelitian kualitatif","type":"article-journal","volume":"3"},"uris":["http://www.mendeley.com/documents/?uuid=ac7c87d0-9e27-44ab-8529-d5498891c9f4"]}],"mendeley":{"formattedCitation":"[12]","plainTextFormattedCitation":"[12]","previouslyFormattedCitation":"[12]"},"properties":{"noteIndex":0},"schema":"https://github.com/citation-style-language/schema/raw/master/csl-citation.json"}</w:instrText>
      </w:r>
      <w:r w:rsidRPr="00486782">
        <w:rPr>
          <w:sz w:val="24"/>
          <w:szCs w:val="24"/>
          <w:lang w:val="id-ID" w:eastAsia="ar-SA"/>
        </w:rPr>
        <w:fldChar w:fldCharType="separate"/>
      </w:r>
      <w:r w:rsidR="00905379" w:rsidRPr="00905379">
        <w:rPr>
          <w:noProof/>
          <w:sz w:val="24"/>
          <w:szCs w:val="24"/>
          <w:lang w:val="id-ID" w:eastAsia="ar-SA"/>
        </w:rPr>
        <w:t>[12]</w:t>
      </w:r>
      <w:r w:rsidRPr="00486782">
        <w:rPr>
          <w:sz w:val="24"/>
          <w:szCs w:val="24"/>
          <w:lang w:val="id-ID" w:eastAsia="ar-SA"/>
        </w:rPr>
        <w:fldChar w:fldCharType="end"/>
      </w:r>
      <w:r w:rsidRPr="00486782">
        <w:rPr>
          <w:sz w:val="24"/>
          <w:szCs w:val="24"/>
          <w:lang w:val="id-ID" w:eastAsia="ar-SA"/>
        </w:rPr>
        <w:t>. Analisis data menggunakan pendekatan kualitatif yang menekankan pada pengamatan mendalam digunakan dalam penelitian ini. Data yang dianalisis digunakan adalah deskriptif kualitatif dengan model Milles dan Huberman, dengan menggunakan model ini analisis data dilakukan secara interaktif dan berlangsung terus menerus sampai tuntas dan data yang diperoleh sudah jenuh (padat atau penuh sehingga tidak dapat memuat data</w:t>
      </w:r>
      <w:r w:rsidR="00F06891">
        <w:rPr>
          <w:sz w:val="24"/>
          <w:szCs w:val="24"/>
          <w:lang w:val="id-ID" w:eastAsia="ar-SA"/>
        </w:rPr>
        <w:t xml:space="preserve"> </w:t>
      </w:r>
      <w:r w:rsidRPr="00486782">
        <w:rPr>
          <w:sz w:val="24"/>
          <w:szCs w:val="24"/>
          <w:lang w:val="id-ID" w:eastAsia="ar-SA"/>
        </w:rPr>
        <w:t>lagi</w:t>
      </w:r>
      <w:r w:rsidRPr="00486782">
        <w:rPr>
          <w:sz w:val="24"/>
          <w:szCs w:val="24"/>
          <w:lang w:val="id-ID" w:eastAsia="ar-SA"/>
        </w:rPr>
        <w:fldChar w:fldCharType="begin" w:fldLock="1"/>
      </w:r>
      <w:r w:rsidR="007D3C59">
        <w:rPr>
          <w:sz w:val="24"/>
          <w:szCs w:val="24"/>
          <w:lang w:val="id-ID" w:eastAsia="ar-SA"/>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16027187-f194-4adb-b1dd-f21f1639d652"]}],"mendeley":{"formattedCitation":"[13]","plainTextFormattedCitation":"[13]","previouslyFormattedCitation":"[13]"},"properties":{"noteIndex":0},"schema":"https://github.com/citation-style-language/schema/raw/master/csl-citation.json"}</w:instrText>
      </w:r>
      <w:r w:rsidRPr="00486782">
        <w:rPr>
          <w:sz w:val="24"/>
          <w:szCs w:val="24"/>
          <w:lang w:val="id-ID" w:eastAsia="ar-SA"/>
        </w:rPr>
        <w:fldChar w:fldCharType="separate"/>
      </w:r>
      <w:r w:rsidR="00905379" w:rsidRPr="00905379">
        <w:rPr>
          <w:noProof/>
          <w:sz w:val="24"/>
          <w:szCs w:val="24"/>
          <w:lang w:val="id-ID" w:eastAsia="ar-SA"/>
        </w:rPr>
        <w:t>[13]</w:t>
      </w:r>
      <w:r w:rsidRPr="00486782">
        <w:rPr>
          <w:sz w:val="24"/>
          <w:szCs w:val="24"/>
          <w:lang w:val="id-ID" w:eastAsia="ar-SA"/>
        </w:rPr>
        <w:fldChar w:fldCharType="end"/>
      </w:r>
      <w:r w:rsidRPr="00486782">
        <w:rPr>
          <w:sz w:val="24"/>
          <w:szCs w:val="24"/>
          <w:lang w:val="id-ID" w:eastAsia="ar-SA"/>
        </w:rPr>
        <w:t xml:space="preserve">. Sampel yang digunakan dalam penelitian ini yaitu pada alat transportasi hasil </w:t>
      </w:r>
      <w:r w:rsidRPr="00486782">
        <w:rPr>
          <w:i/>
          <w:iCs/>
          <w:sz w:val="24"/>
          <w:szCs w:val="24"/>
          <w:lang w:val="id-ID" w:eastAsia="ar-SA"/>
        </w:rPr>
        <w:t xml:space="preserve">packaging </w:t>
      </w:r>
      <w:r w:rsidRPr="00486782">
        <w:rPr>
          <w:sz w:val="24"/>
          <w:szCs w:val="24"/>
          <w:lang w:val="id-ID" w:eastAsia="ar-SA"/>
        </w:rPr>
        <w:t xml:space="preserve">tepung di PT X. Dalam penelitian ini, metode pengumpulan data yang digunakan termasuk observasi langsung di lapangan, wawancara dengan kepala produksi dan karyawan produksi PT X, serta pertanyaan yang tidak terstruktur. Dari hasil </w:t>
      </w:r>
      <w:r w:rsidRPr="00486782">
        <w:rPr>
          <w:sz w:val="24"/>
          <w:szCs w:val="24"/>
          <w:lang w:val="id-ID" w:eastAsia="ar-SA"/>
        </w:rPr>
        <w:lastRenderedPageBreak/>
        <w:t>diskusi dengan pihak terkait, diperoleh informasi bahwa bahwa narasumber memilih untuk tetap anonim.</w:t>
      </w:r>
    </w:p>
    <w:p w14:paraId="511BA3A2" w14:textId="6A18B6F4" w:rsidR="00486782" w:rsidRPr="00486782" w:rsidRDefault="00486782" w:rsidP="00486782">
      <w:pPr>
        <w:suppressAutoHyphens/>
        <w:autoSpaceDE/>
        <w:autoSpaceDN/>
        <w:spacing w:before="120"/>
        <w:jc w:val="both"/>
        <w:rPr>
          <w:sz w:val="24"/>
          <w:szCs w:val="24"/>
          <w:lang w:val="en-US" w:eastAsia="ar-SA"/>
        </w:rPr>
      </w:pPr>
      <w:r w:rsidRPr="00FB56A0">
        <w:rPr>
          <w:noProof/>
          <w:sz w:val="24"/>
          <w:szCs w:val="24"/>
          <w:lang w:val="en-US" w:eastAsia="ar-SA"/>
        </w:rPr>
        <mc:AlternateContent>
          <mc:Choice Requires="wpc">
            <w:drawing>
              <wp:inline distT="0" distB="0" distL="0" distR="0" wp14:anchorId="3E8156F2" wp14:editId="702CB8AB">
                <wp:extent cx="2788920" cy="3445510"/>
                <wp:effectExtent l="0" t="0" r="30480" b="21590"/>
                <wp:docPr id="1511060738"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299589788" name="AutoShape 4"/>
                        <wps:cNvSpPr>
                          <a:spLocks noChangeArrowheads="1"/>
                        </wps:cNvSpPr>
                        <wps:spPr bwMode="auto">
                          <a:xfrm>
                            <a:off x="486849" y="36195"/>
                            <a:ext cx="666115" cy="261620"/>
                          </a:xfrm>
                          <a:prstGeom prst="roundRect">
                            <a:avLst>
                              <a:gd name="adj" fmla="val 16667"/>
                            </a:avLst>
                          </a:prstGeom>
                          <a:solidFill>
                            <a:srgbClr val="FFFFFF"/>
                          </a:solidFill>
                          <a:ln w="9525">
                            <a:solidFill>
                              <a:srgbClr val="000000"/>
                            </a:solidFill>
                            <a:round/>
                            <a:headEnd/>
                            <a:tailEnd/>
                          </a:ln>
                        </wps:spPr>
                        <wps:txbx>
                          <w:txbxContent>
                            <w:p w14:paraId="7EC47F04" w14:textId="77777777" w:rsidR="00486782" w:rsidRPr="00DA2814" w:rsidRDefault="00486782" w:rsidP="00486782">
                              <w:pPr>
                                <w:jc w:val="center"/>
                              </w:pPr>
                              <w:r w:rsidRPr="00DA2814">
                                <w:t>Mulai</w:t>
                              </w:r>
                            </w:p>
                          </w:txbxContent>
                        </wps:txbx>
                        <wps:bodyPr rot="0" vert="horz" wrap="square" lIns="91440" tIns="45720" rIns="91440" bIns="45720" anchor="t" anchorCtr="0" upright="1">
                          <a:noAutofit/>
                        </wps:bodyPr>
                      </wps:wsp>
                      <wps:wsp>
                        <wps:cNvPr id="249087849" name="AutoShape 7"/>
                        <wps:cNvCnPr>
                          <a:cxnSpLocks noChangeShapeType="1"/>
                        </wps:cNvCnPr>
                        <wps:spPr bwMode="auto">
                          <a:xfrm>
                            <a:off x="833559" y="305435"/>
                            <a:ext cx="63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9928144" name="AutoShape 8"/>
                        <wps:cNvCnPr>
                          <a:cxnSpLocks noChangeShapeType="1"/>
                        </wps:cNvCnPr>
                        <wps:spPr bwMode="auto">
                          <a:xfrm>
                            <a:off x="827209" y="840105"/>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7032138" name="Rectangle 9"/>
                        <wps:cNvSpPr>
                          <a:spLocks noChangeArrowheads="1"/>
                        </wps:cNvSpPr>
                        <wps:spPr bwMode="auto">
                          <a:xfrm>
                            <a:off x="206179" y="556260"/>
                            <a:ext cx="1212850" cy="273050"/>
                          </a:xfrm>
                          <a:prstGeom prst="rect">
                            <a:avLst/>
                          </a:prstGeom>
                          <a:solidFill>
                            <a:srgbClr val="FFFFFF"/>
                          </a:solidFill>
                          <a:ln w="9525">
                            <a:solidFill>
                              <a:srgbClr val="000000"/>
                            </a:solidFill>
                            <a:miter lim="800000"/>
                            <a:headEnd/>
                            <a:tailEnd/>
                          </a:ln>
                        </wps:spPr>
                        <wps:txbx>
                          <w:txbxContent>
                            <w:p w14:paraId="4F9DB8DB" w14:textId="77777777" w:rsidR="00486782" w:rsidRPr="00DA2814" w:rsidRDefault="00486782" w:rsidP="00486782">
                              <w:pPr>
                                <w:jc w:val="center"/>
                              </w:pPr>
                              <w:r w:rsidRPr="00DA2814">
                                <w:t>Studi Literatur</w:t>
                              </w:r>
                            </w:p>
                          </w:txbxContent>
                        </wps:txbx>
                        <wps:bodyPr rot="0" vert="horz" wrap="square" lIns="91440" tIns="45720" rIns="91440" bIns="45720" anchor="t" anchorCtr="0" upright="1">
                          <a:noAutofit/>
                        </wps:bodyPr>
                      </wps:wsp>
                      <pic:pic xmlns:pic="http://schemas.openxmlformats.org/drawingml/2006/picture">
                        <pic:nvPicPr>
                          <pic:cNvPr id="413766229"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5684" y="1059815"/>
                            <a:ext cx="1365250" cy="436880"/>
                          </a:xfrm>
                          <a:prstGeom prst="rect">
                            <a:avLst/>
                          </a:prstGeom>
                          <a:noFill/>
                          <a:extLst>
                            <a:ext uri="{909E8E84-426E-40DD-AFC4-6F175D3DCCD1}">
                              <a14:hiddenFill xmlns:a14="http://schemas.microsoft.com/office/drawing/2010/main">
                                <a:solidFill>
                                  <a:srgbClr val="FFFFFF"/>
                                </a:solidFill>
                              </a14:hiddenFill>
                            </a:ext>
                          </a:extLst>
                        </pic:spPr>
                      </pic:pic>
                      <wps:wsp>
                        <wps:cNvPr id="1153946299" name="AutoShape 11"/>
                        <wps:cNvCnPr>
                          <a:cxnSpLocks noChangeShapeType="1"/>
                        </wps:cNvCnPr>
                        <wps:spPr bwMode="auto">
                          <a:xfrm flipV="1">
                            <a:off x="1364419" y="1284605"/>
                            <a:ext cx="266065" cy="3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5998784" name="AutoShape 13"/>
                        <wps:cNvCnPr>
                          <a:cxnSpLocks noChangeShapeType="1"/>
                        </wps:cNvCnPr>
                        <wps:spPr bwMode="auto">
                          <a:xfrm>
                            <a:off x="819589" y="1499235"/>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4592817" name="Rectangle 16"/>
                        <wps:cNvSpPr>
                          <a:spLocks noChangeArrowheads="1"/>
                        </wps:cNvSpPr>
                        <wps:spPr bwMode="auto">
                          <a:xfrm>
                            <a:off x="1710494" y="1939290"/>
                            <a:ext cx="890270" cy="235585"/>
                          </a:xfrm>
                          <a:prstGeom prst="rect">
                            <a:avLst/>
                          </a:prstGeom>
                          <a:solidFill>
                            <a:srgbClr val="FFFFFF"/>
                          </a:solidFill>
                          <a:ln w="9525">
                            <a:solidFill>
                              <a:srgbClr val="000000"/>
                            </a:solidFill>
                            <a:miter lim="800000"/>
                            <a:headEnd/>
                            <a:tailEnd/>
                          </a:ln>
                        </wps:spPr>
                        <wps:txbx>
                          <w:txbxContent>
                            <w:p w14:paraId="00C22F33" w14:textId="77777777" w:rsidR="00486782" w:rsidRPr="00DA2814" w:rsidRDefault="00486782" w:rsidP="00486782">
                              <w:r w:rsidRPr="00DA2814">
                                <w:t>Pengamatan</w:t>
                              </w:r>
                            </w:p>
                          </w:txbxContent>
                        </wps:txbx>
                        <wps:bodyPr rot="0" vert="horz" wrap="square" lIns="91440" tIns="45720" rIns="91440" bIns="45720" anchor="t" anchorCtr="0" upright="1">
                          <a:noAutofit/>
                        </wps:bodyPr>
                      </wps:wsp>
                      <wps:wsp>
                        <wps:cNvPr id="81233545" name="Rectangle 17"/>
                        <wps:cNvSpPr>
                          <a:spLocks noChangeArrowheads="1"/>
                        </wps:cNvSpPr>
                        <wps:spPr bwMode="auto">
                          <a:xfrm>
                            <a:off x="1635564" y="1148080"/>
                            <a:ext cx="857885" cy="273050"/>
                          </a:xfrm>
                          <a:prstGeom prst="rect">
                            <a:avLst/>
                          </a:prstGeom>
                          <a:solidFill>
                            <a:srgbClr val="FFFFFF"/>
                          </a:solidFill>
                          <a:ln w="9525">
                            <a:solidFill>
                              <a:srgbClr val="000000"/>
                            </a:solidFill>
                            <a:miter lim="800000"/>
                            <a:headEnd/>
                            <a:tailEnd/>
                          </a:ln>
                        </wps:spPr>
                        <wps:txbx>
                          <w:txbxContent>
                            <w:p w14:paraId="7E710299" w14:textId="77777777" w:rsidR="00486782" w:rsidRPr="00DA2814" w:rsidRDefault="00486782" w:rsidP="00486782">
                              <w:r w:rsidRPr="00DA2814">
                                <w:t>Wawancara</w:t>
                              </w:r>
                            </w:p>
                          </w:txbxContent>
                        </wps:txbx>
                        <wps:bodyPr rot="0" vert="horz" wrap="square" lIns="91440" tIns="45720" rIns="91440" bIns="45720" anchor="t" anchorCtr="0" upright="1">
                          <a:noAutofit/>
                        </wps:bodyPr>
                      </wps:wsp>
                      <wps:wsp>
                        <wps:cNvPr id="715784281" name="AutoShape 18"/>
                        <wps:cNvCnPr>
                          <a:cxnSpLocks noChangeShapeType="1"/>
                        </wps:cNvCnPr>
                        <wps:spPr bwMode="auto">
                          <a:xfrm>
                            <a:off x="805619" y="2400935"/>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481542254"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5999" y="2632075"/>
                            <a:ext cx="1461770" cy="292100"/>
                          </a:xfrm>
                          <a:prstGeom prst="rect">
                            <a:avLst/>
                          </a:prstGeom>
                          <a:noFill/>
                          <a:extLst>
                            <a:ext uri="{909E8E84-426E-40DD-AFC4-6F175D3DCCD1}">
                              <a14:hiddenFill xmlns:a14="http://schemas.microsoft.com/office/drawing/2010/main">
                                <a:solidFill>
                                  <a:srgbClr val="FFFFFF"/>
                                </a:solidFill>
                              </a14:hiddenFill>
                            </a:ext>
                          </a:extLst>
                        </pic:spPr>
                      </pic:pic>
                      <wps:wsp>
                        <wps:cNvPr id="108748206" name="AutoShape 20"/>
                        <wps:cNvCnPr>
                          <a:cxnSpLocks noChangeShapeType="1"/>
                        </wps:cNvCnPr>
                        <wps:spPr bwMode="auto">
                          <a:xfrm>
                            <a:off x="818319" y="2923540"/>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799645" name="AutoShape 4"/>
                        <wps:cNvSpPr>
                          <a:spLocks noChangeArrowheads="1"/>
                        </wps:cNvSpPr>
                        <wps:spPr bwMode="auto">
                          <a:xfrm>
                            <a:off x="342069" y="3169285"/>
                            <a:ext cx="932180" cy="276225"/>
                          </a:xfrm>
                          <a:prstGeom prst="roundRect">
                            <a:avLst>
                              <a:gd name="adj" fmla="val 16667"/>
                            </a:avLst>
                          </a:prstGeom>
                          <a:solidFill>
                            <a:srgbClr val="FFFFFF"/>
                          </a:solidFill>
                          <a:ln w="9525">
                            <a:solidFill>
                              <a:srgbClr val="000000"/>
                            </a:solidFill>
                            <a:round/>
                            <a:headEnd/>
                            <a:tailEnd/>
                          </a:ln>
                        </wps:spPr>
                        <wps:txbx>
                          <w:txbxContent>
                            <w:p w14:paraId="016AD6EC" w14:textId="77777777" w:rsidR="00486782" w:rsidRPr="00DA2814" w:rsidRDefault="00486782" w:rsidP="00486782">
                              <w:pPr>
                                <w:jc w:val="center"/>
                              </w:pPr>
                              <w:r w:rsidRPr="00DA2814">
                                <w:t>Selesai</w:t>
                              </w:r>
                            </w:p>
                            <w:p w14:paraId="7AC3CBD6" w14:textId="77777777" w:rsidR="00486782" w:rsidRPr="00486782" w:rsidRDefault="00486782" w:rsidP="00486782">
                              <w:pPr>
                                <w:jc w:val="center"/>
                                <w:rPr>
                                  <w:rFonts w:ascii="Verdana" w:hAnsi="Verdana"/>
                                </w:rPr>
                              </w:pPr>
                            </w:p>
                          </w:txbxContent>
                        </wps:txbx>
                        <wps:bodyPr rot="0" vert="horz" wrap="square" lIns="91440" tIns="45720" rIns="91440" bIns="45720" anchor="t" anchorCtr="0" upright="1">
                          <a:noAutofit/>
                        </wps:bodyPr>
                      </wps:wsp>
                      <wps:wsp>
                        <wps:cNvPr id="1807231706" name="Straight Connector 1834257259"/>
                        <wps:cNvCnPr>
                          <a:cxnSpLocks noChangeShapeType="1"/>
                        </wps:cNvCnPr>
                        <wps:spPr bwMode="auto">
                          <a:xfrm>
                            <a:off x="2504879" y="1273810"/>
                            <a:ext cx="27432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5987868" name="Straight Connector 195792862"/>
                        <wps:cNvCnPr>
                          <a:cxnSpLocks noChangeShapeType="1"/>
                        </wps:cNvCnPr>
                        <wps:spPr bwMode="auto">
                          <a:xfrm flipH="1">
                            <a:off x="2779834" y="1273175"/>
                            <a:ext cx="9525" cy="19977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9086221" name="Straight Connector 1066961027"/>
                        <wps:cNvCnPr>
                          <a:cxnSpLocks noChangeShapeType="1"/>
                        </wps:cNvCnPr>
                        <wps:spPr bwMode="auto">
                          <a:xfrm>
                            <a:off x="1275519" y="3255645"/>
                            <a:ext cx="1496695" cy="95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6746602" name="Straight Connector 584250273"/>
                        <wps:cNvCnPr>
                          <a:cxnSpLocks noChangeShapeType="1"/>
                        </wps:cNvCnPr>
                        <wps:spPr bwMode="auto">
                          <a:xfrm flipV="1">
                            <a:off x="2598859" y="2058670"/>
                            <a:ext cx="18224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6455134" name="Rectangle: Diagonal Corners Rounded 1143268420"/>
                        <wps:cNvSpPr>
                          <a:spLocks/>
                        </wps:cNvSpPr>
                        <wps:spPr bwMode="auto">
                          <a:xfrm>
                            <a:off x="48064" y="1741170"/>
                            <a:ext cx="1420495" cy="706755"/>
                          </a:xfrm>
                          <a:custGeom>
                            <a:avLst/>
                            <a:gdLst>
                              <a:gd name="T0" fmla="*/ 87867 w 1479547"/>
                              <a:gd name="T1" fmla="*/ 0 h 527192"/>
                              <a:gd name="T2" fmla="*/ 1264606 w 1479547"/>
                              <a:gd name="T3" fmla="*/ 0 h 527192"/>
                              <a:gd name="T4" fmla="*/ 1479547 w 1479547"/>
                              <a:gd name="T5" fmla="*/ 214941 h 527192"/>
                              <a:gd name="T6" fmla="*/ 1479547 w 1479547"/>
                              <a:gd name="T7" fmla="*/ 439325 h 527192"/>
                              <a:gd name="T8" fmla="*/ 1391680 w 1479547"/>
                              <a:gd name="T9" fmla="*/ 527192 h 527192"/>
                              <a:gd name="T10" fmla="*/ 214941 w 1479547"/>
                              <a:gd name="T11" fmla="*/ 527192 h 527192"/>
                              <a:gd name="T12" fmla="*/ 0 w 1479547"/>
                              <a:gd name="T13" fmla="*/ 312251 h 527192"/>
                              <a:gd name="T14" fmla="*/ 0 w 1479547"/>
                              <a:gd name="T15" fmla="*/ 87867 h 527192"/>
                              <a:gd name="T16" fmla="*/ 87867 w 1479547"/>
                              <a:gd name="T17" fmla="*/ 0 h 527192"/>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479547"/>
                              <a:gd name="T28" fmla="*/ 0 h 527192"/>
                              <a:gd name="T29" fmla="*/ 1479547 w 1479547"/>
                              <a:gd name="T30" fmla="*/ 527192 h 527192"/>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479547" h="527192">
                                <a:moveTo>
                                  <a:pt x="87867" y="0"/>
                                </a:moveTo>
                                <a:lnTo>
                                  <a:pt x="1264606" y="0"/>
                                </a:lnTo>
                                <a:cubicBezTo>
                                  <a:pt x="1383315" y="0"/>
                                  <a:pt x="1479547" y="96232"/>
                                  <a:pt x="1479547" y="214941"/>
                                </a:cubicBezTo>
                                <a:lnTo>
                                  <a:pt x="1479547" y="439325"/>
                                </a:lnTo>
                                <a:cubicBezTo>
                                  <a:pt x="1479547" y="487853"/>
                                  <a:pt x="1440208" y="527192"/>
                                  <a:pt x="1391680" y="527192"/>
                                </a:cubicBezTo>
                                <a:lnTo>
                                  <a:pt x="214941" y="527192"/>
                                </a:lnTo>
                                <a:cubicBezTo>
                                  <a:pt x="96232" y="527192"/>
                                  <a:pt x="0" y="430960"/>
                                  <a:pt x="0" y="312251"/>
                                </a:cubicBezTo>
                                <a:lnTo>
                                  <a:pt x="0" y="87867"/>
                                </a:lnTo>
                                <a:cubicBezTo>
                                  <a:pt x="0" y="39339"/>
                                  <a:pt x="39339" y="0"/>
                                  <a:pt x="87867" y="0"/>
                                </a:cubicBezTo>
                                <a:close/>
                              </a:path>
                            </a:pathLst>
                          </a:custGeom>
                          <a:solidFill>
                            <a:srgbClr val="FFFFFF"/>
                          </a:solidFill>
                          <a:ln w="25400">
                            <a:solidFill>
                              <a:srgbClr val="000000"/>
                            </a:solidFill>
                            <a:miter lim="800000"/>
                            <a:headEnd/>
                            <a:tailEnd/>
                          </a:ln>
                        </wps:spPr>
                        <wps:txbx>
                          <w:txbxContent>
                            <w:p w14:paraId="0E768ACF" w14:textId="77777777" w:rsidR="00486782" w:rsidRPr="00756E67" w:rsidRDefault="00486782" w:rsidP="00486782">
                              <w:pPr>
                                <w:jc w:val="center"/>
                                <w:rPr>
                                  <w:lang w:val="pt-BR"/>
                                </w:rPr>
                              </w:pPr>
                              <w:r w:rsidRPr="00756E67">
                                <w:rPr>
                                  <w:lang w:val="pt-BR"/>
                                </w:rPr>
                                <w:t>Menganalisis penggunaan sensor pengamanan pada alat transportasi.</w:t>
                              </w:r>
                            </w:p>
                            <w:p w14:paraId="74B7EA7B" w14:textId="77777777" w:rsidR="00486782" w:rsidRPr="00756E67" w:rsidRDefault="00486782" w:rsidP="00486782">
                              <w:pPr>
                                <w:jc w:val="center"/>
                                <w:rPr>
                                  <w:lang w:val="pt-BR"/>
                                </w:rPr>
                              </w:pPr>
                            </w:p>
                          </w:txbxContent>
                        </wps:txbx>
                        <wps:bodyPr rot="0" vert="horz" wrap="square" lIns="91440" tIns="45720" rIns="91440" bIns="45720" anchor="ctr" anchorCtr="0" upright="1">
                          <a:noAutofit/>
                        </wps:bodyPr>
                      </wps:wsp>
                      <wps:wsp>
                        <wps:cNvPr id="894466459" name="AutoShape 11"/>
                        <wps:cNvCnPr>
                          <a:cxnSpLocks noChangeShapeType="1"/>
                        </wps:cNvCnPr>
                        <wps:spPr bwMode="auto">
                          <a:xfrm>
                            <a:off x="1468559" y="2065020"/>
                            <a:ext cx="2419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E8156F2" id="Canvas 2" o:spid="_x0000_s1026" editas="canvas" style="width:219.6pt;height:271.3pt;mso-position-horizontal-relative:char;mso-position-vertical-relative:line" coordsize="27889,34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889;height:34455;visibility:visible;mso-wrap-style:square">
                  <v:fill o:detectmouseclick="t"/>
                  <v:path o:connecttype="none"/>
                </v:shape>
                <v:roundrect id="AutoShape 4" o:spid="_x0000_s1028" style="position:absolute;left:4868;top:361;width:6661;height:261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">
                  <v:textbox>
                    <w:txbxContent>
                      <w:p w14:paraId="7EC47F04" w14:textId="77777777" w:rsidR="00486782" w:rsidRPr="00DA2814" w:rsidRDefault="00486782" w:rsidP="00486782">
                        <w:pPr>
                          <w:jc w:val="center"/>
                        </w:pPr>
                        <w:r w:rsidRPr="00DA2814">
                          <w:t>Mulai</w:t>
                        </w:r>
                      </w:p>
                    </w:txbxContent>
                  </v:textbox>
                </v:roundrect>
                <v:shapetype id="_x0000_t32" coordsize="21600,21600" o:spt="32" o:oned="t" path="m,l21600,21600e" filled="f">
                  <v:path arrowok="t" fillok="f" o:connecttype="none"/>
                  <o:lock v:ext="edit" shapetype="t"/>
                </v:shapetype>
                <v:shape id="AutoShape 7" o:spid="_x0000_s1029" type="#_x0000_t32" style="position:absolute;left:8335;top:3054;width: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">
                  <v:stroke endarrow="block"/>
                </v:shape>
                <v:shape id="AutoShape 8" o:spid="_x0000_s1030" type="#_x0000_t32" style="position:absolute;left:8272;top:8401;width:6;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">
                  <v:stroke endarrow="block"/>
                </v:shape>
                <v:rect id="Rectangle 9" o:spid="_x0000_s1031" style="position:absolute;left:2061;top:5562;width:12129;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">
                  <v:textbox>
                    <w:txbxContent>
                      <w:p w14:paraId="4F9DB8DB" w14:textId="77777777" w:rsidR="00486782" w:rsidRPr="00DA2814" w:rsidRDefault="00486782" w:rsidP="00486782">
                        <w:pPr>
                          <w:jc w:val="center"/>
                        </w:pPr>
                        <w:r w:rsidRPr="00DA2814">
                          <w:t>Studi Literatur</w:t>
                        </w:r>
                      </w:p>
                    </w:txbxContent>
                  </v:textbox>
                </v:rect>
                <v:shape id="Picture 10" o:spid="_x0000_s1032" type="#_x0000_t75" style="position:absolute;left:556;top:10598;width:13653;height:43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">
                  <v:imagedata r:id="rId14" o:title=""/>
                </v:shape>
                <v:shape id="AutoShape 11" o:spid="_x0000_s1033" type="#_x0000_t32" style="position:absolute;left:13644;top:12846;width:2660;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">
                  <v:stroke endarrow="block"/>
                </v:shape>
                <v:shape id="AutoShape 13" o:spid="_x0000_s1034" type="#_x0000_t32" style="position:absolute;left:8195;top:14992;width:7;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">
                  <v:stroke endarrow="block"/>
                </v:shape>
                <v:rect id="Rectangle 16" o:spid="_x0000_s1035" style="position:absolute;left:17104;top:19392;width:890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">
                  <v:textbox>
                    <w:txbxContent>
                      <w:p w14:paraId="00C22F33" w14:textId="77777777" w:rsidR="00486782" w:rsidRPr="00DA2814" w:rsidRDefault="00486782" w:rsidP="00486782">
                        <w:r w:rsidRPr="00DA2814">
                          <w:t>Pengamatan</w:t>
                        </w:r>
                      </w:p>
                    </w:txbxContent>
                  </v:textbox>
                </v:rect>
                <v:rect id="Rectangle 17" o:spid="_x0000_s1036" style="position:absolute;left:16355;top:11480;width:8579;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">
                  <v:textbox>
                    <w:txbxContent>
                      <w:p w14:paraId="7E710299" w14:textId="77777777" w:rsidR="00486782" w:rsidRPr="00DA2814" w:rsidRDefault="00486782" w:rsidP="00486782">
                        <w:r w:rsidRPr="00DA2814">
                          <w:t>Wawancara</w:t>
                        </w:r>
                      </w:p>
                    </w:txbxContent>
                  </v:textbox>
                </v:rect>
                <v:shape id="AutoShape 18" o:spid="_x0000_s1037" type="#_x0000_t32" style="position:absolute;left:8056;top:24009;width:6;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">
                  <v:stroke endarrow="block"/>
                </v:shape>
                <v:shape id="Picture 19" o:spid="_x0000_s1038" type="#_x0000_t75" style="position:absolute;left:359;top:26320;width:14618;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">
                  <v:imagedata r:id="rId15" o:title=""/>
                </v:shape>
                <v:shape id="AutoShape 20" o:spid="_x0000_s1039" type="#_x0000_t32" style="position:absolute;left:8183;top:29235;width:6;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">
                  <v:stroke endarrow="block"/>
                </v:shape>
                <v:roundrect id="AutoShape 4" o:spid="_x0000_s1040" style="position:absolute;left:3420;top:31692;width:9322;height:27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">
                  <v:textbox>
                    <w:txbxContent>
                      <w:p w14:paraId="016AD6EC" w14:textId="77777777" w:rsidR="00486782" w:rsidRPr="00DA2814" w:rsidRDefault="00486782" w:rsidP="00486782">
                        <w:pPr>
                          <w:jc w:val="center"/>
                        </w:pPr>
                        <w:r w:rsidRPr="00DA2814">
                          <w:t>Selesai</w:t>
                        </w:r>
                      </w:p>
                      <w:p w14:paraId="7AC3CBD6" w14:textId="77777777" w:rsidR="00486782" w:rsidRPr="00486782" w:rsidRDefault="00486782" w:rsidP="00486782">
                        <w:pPr>
                          <w:jc w:val="center"/>
                          <w:rPr>
                            <w:rFonts w:ascii="Verdana" w:hAnsi="Verdana"/>
                          </w:rPr>
                        </w:pPr>
                      </w:p>
                    </w:txbxContent>
                  </v:textbox>
                </v:roundrect>
                <v:line id="Straight Connector 1834257259" o:spid="_x0000_s1041" style="position:absolute;visibility:visible;mso-wrap-style:square" from="25048,12738" to="27791,12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"/>
                <v:line id="Straight Connector 195792862" o:spid="_x0000_s1042" style="position:absolute;flip:x;visibility:visible;mso-wrap-style:square" from="27798,12731" to="27893,32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"/>
                <v:line id="Straight Connector 1066961027" o:spid="_x0000_s1043" style="position:absolute;visibility:visible;mso-wrap-style:square" from="12755,32556" to="27722,32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"/>
                <v:line id="Straight Connector 584250273" o:spid="_x0000_s1044" style="position:absolute;flip:y;visibility:visible;mso-wrap-style:square" from="25988,20586" to="27811,20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"/>
                <v:shape id="Rectangle: Diagonal Corners Rounded 1143268420" o:spid="_x0000_s1045" style="position:absolute;left:480;top:17411;width:14205;height:7068;visibility:visible;mso-wrap-style:square;v-text-anchor:middle" coordsize="1479547,527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" adj="-11796480,,5400" path="m87867,l1264606,v118709,,214941,96232,214941,214941l1479547,439325v,48528,-39339,87867,-87867,87867l214941,527192c96232,527192,,430960,,312251l,87867c,39339,39339,,87867,xe" strokeweight="2pt">
                  <v:stroke joinstyle="miter"/>
                  <v:formulas/>
                  <v:path arrowok="t" o:connecttype="custom" o:connectlocs="84360,0;1214133,0;1420495,288150;1420495,588960;1336135,706755;206362,706755;0,418605;0,117795;84360,0" o:connectangles="0,0,0,0,0,0,0,0,0" textboxrect="0,0,1479547,527192"/>
                  <v:textbox>
                    <w:txbxContent>
                      <w:p w14:paraId="0E768ACF" w14:textId="77777777" w:rsidR="00486782" w:rsidRPr="00756E67" w:rsidRDefault="00486782" w:rsidP="00486782">
                        <w:pPr>
                          <w:jc w:val="center"/>
                          <w:rPr>
                            <w:lang w:val="pt-BR"/>
                          </w:rPr>
                        </w:pPr>
                        <w:r w:rsidRPr="00756E67">
                          <w:rPr>
                            <w:lang w:val="pt-BR"/>
                          </w:rPr>
                          <w:t>Menganalisis penggunaan sensor pengamanan pada alat transportasi.</w:t>
                        </w:r>
                      </w:p>
                      <w:p w14:paraId="74B7EA7B" w14:textId="77777777" w:rsidR="00486782" w:rsidRPr="00756E67" w:rsidRDefault="00486782" w:rsidP="00486782">
                        <w:pPr>
                          <w:jc w:val="center"/>
                          <w:rPr>
                            <w:lang w:val="pt-BR"/>
                          </w:rPr>
                        </w:pPr>
                      </w:p>
                    </w:txbxContent>
                  </v:textbox>
                </v:shape>
                <v:shape id="AutoShape 11" o:spid="_x0000_s1046" type="#_x0000_t32" style="position:absolute;left:14685;top:20650;width:241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">
                  <v:stroke endarrow="block"/>
                </v:shape>
                <w10:anchorlock/>
              </v:group>
            </w:pict>
          </mc:Fallback>
        </mc:AlternateContent>
      </w:r>
    </w:p>
    <w:p w14:paraId="25FE6A12" w14:textId="15C5768B" w:rsidR="00DA6057" w:rsidRDefault="00486782" w:rsidP="00486782">
      <w:pPr>
        <w:pStyle w:val="TTPParagraphothers"/>
        <w:ind w:firstLine="709"/>
        <w:rPr>
          <w:lang w:val="id-ID"/>
        </w:rPr>
      </w:pPr>
      <w:r w:rsidRPr="00486782">
        <w:t xml:space="preserve">Gambar 1. </w:t>
      </w:r>
      <w:r w:rsidRPr="00486782">
        <w:rPr>
          <w:iCs/>
        </w:rPr>
        <w:t>Bagan</w:t>
      </w:r>
      <w:r w:rsidRPr="00486782">
        <w:t xml:space="preserve"> alir penelitian</w:t>
      </w:r>
    </w:p>
    <w:p w14:paraId="27A0C4B9" w14:textId="1EC92789" w:rsidR="00036594" w:rsidRPr="00DC3012" w:rsidRDefault="00036594" w:rsidP="0040261E">
      <w:pPr>
        <w:pStyle w:val="TTPSectionHeading"/>
        <w:spacing w:before="240"/>
        <w:rPr>
          <w:lang w:val="id-ID"/>
        </w:rPr>
      </w:pPr>
      <w:r w:rsidRPr="002A6DEB">
        <w:rPr>
          <w:lang w:val="id-ID"/>
        </w:rPr>
        <w:t xml:space="preserve">Hasil </w:t>
      </w:r>
      <w:r w:rsidRPr="00DC3012">
        <w:rPr>
          <w:lang w:val="id-ID"/>
        </w:rPr>
        <w:t>dan</w:t>
      </w:r>
      <w:r w:rsidRPr="002A6DEB">
        <w:rPr>
          <w:lang w:val="id-ID"/>
        </w:rPr>
        <w:t xml:space="preserve"> Pembahasan</w:t>
      </w:r>
    </w:p>
    <w:p w14:paraId="30D3CD93" w14:textId="77777777" w:rsidR="00136732" w:rsidRDefault="00770265" w:rsidP="00136732">
      <w:pPr>
        <w:numPr>
          <w:ilvl w:val="0"/>
          <w:numId w:val="4"/>
        </w:numPr>
        <w:suppressAutoHyphens/>
        <w:autoSpaceDE/>
        <w:autoSpaceDN/>
        <w:jc w:val="both"/>
        <w:rPr>
          <w:b/>
          <w:sz w:val="24"/>
          <w:szCs w:val="24"/>
          <w:lang w:val="id-ID" w:eastAsia="ar-SA"/>
        </w:rPr>
      </w:pPr>
      <w:r w:rsidRPr="00770265">
        <w:rPr>
          <w:b/>
          <w:sz w:val="24"/>
          <w:szCs w:val="24"/>
          <w:lang w:val="id-ID" w:eastAsia="ar-SA"/>
        </w:rPr>
        <w:t xml:space="preserve">Alat angkut </w:t>
      </w:r>
      <w:r w:rsidRPr="00770265">
        <w:rPr>
          <w:b/>
          <w:i/>
          <w:iCs/>
          <w:sz w:val="24"/>
          <w:szCs w:val="24"/>
          <w:lang w:val="id-ID" w:eastAsia="ar-SA"/>
        </w:rPr>
        <w:t xml:space="preserve">packaging </w:t>
      </w:r>
      <w:r w:rsidRPr="00770265">
        <w:rPr>
          <w:b/>
          <w:sz w:val="24"/>
          <w:szCs w:val="24"/>
          <w:lang w:val="id-ID" w:eastAsia="ar-SA"/>
        </w:rPr>
        <w:t>tepung terigu</w:t>
      </w:r>
    </w:p>
    <w:p w14:paraId="395ABA19" w14:textId="77777777" w:rsidR="00107349" w:rsidRDefault="00770265" w:rsidP="00136732">
      <w:pPr>
        <w:suppressAutoHyphens/>
        <w:autoSpaceDE/>
        <w:autoSpaceDN/>
        <w:ind w:left="360" w:firstLine="349"/>
        <w:jc w:val="both"/>
        <w:rPr>
          <w:bCs/>
          <w:sz w:val="24"/>
          <w:szCs w:val="24"/>
          <w:lang w:val="id-ID" w:eastAsia="ar-SA"/>
        </w:rPr>
      </w:pPr>
      <w:r w:rsidRPr="00770265">
        <w:rPr>
          <w:bCs/>
          <w:sz w:val="24"/>
          <w:szCs w:val="24"/>
          <w:lang w:val="id-ID" w:eastAsia="ar-SA"/>
        </w:rPr>
        <w:t xml:space="preserve">Tepung yang telah dicampur dan disimpan dalam silo penyimpanan, kemudian dibungkus ke dalam kemasan karung </w:t>
      </w:r>
      <w:r w:rsidRPr="00770265">
        <w:rPr>
          <w:bCs/>
          <w:i/>
          <w:iCs/>
          <w:sz w:val="24"/>
          <w:szCs w:val="24"/>
          <w:lang w:val="id-ID" w:eastAsia="ar-SA"/>
        </w:rPr>
        <w:t>poliprophylene</w:t>
      </w:r>
      <w:r w:rsidRPr="00770265">
        <w:rPr>
          <w:bCs/>
          <w:sz w:val="24"/>
          <w:szCs w:val="24"/>
          <w:lang w:val="id-ID" w:eastAsia="ar-SA"/>
        </w:rPr>
        <w:t xml:space="preserve">. Setelah keluar dari silo penyimpanan, tepung ditimbang dan dimasukkan ke dalam </w:t>
      </w:r>
      <w:r w:rsidRPr="00770265">
        <w:rPr>
          <w:bCs/>
          <w:i/>
          <w:iCs/>
          <w:sz w:val="24"/>
          <w:szCs w:val="24"/>
          <w:lang w:val="id-ID" w:eastAsia="ar-SA"/>
        </w:rPr>
        <w:t>carousel</w:t>
      </w:r>
      <w:r w:rsidRPr="00770265">
        <w:rPr>
          <w:bCs/>
          <w:sz w:val="24"/>
          <w:szCs w:val="24"/>
          <w:lang w:val="id-ID" w:eastAsia="ar-SA"/>
        </w:rPr>
        <w:t xml:space="preserve">. Pengisian </w:t>
      </w:r>
      <w:r w:rsidRPr="00770265">
        <w:rPr>
          <w:bCs/>
          <w:i/>
          <w:iCs/>
          <w:sz w:val="24"/>
          <w:szCs w:val="24"/>
          <w:lang w:val="id-ID" w:eastAsia="ar-SA"/>
        </w:rPr>
        <w:t>carousel</w:t>
      </w:r>
      <w:r w:rsidRPr="00770265">
        <w:rPr>
          <w:bCs/>
          <w:sz w:val="24"/>
          <w:szCs w:val="24"/>
          <w:lang w:val="id-ID" w:eastAsia="ar-SA"/>
        </w:rPr>
        <w:t xml:space="preserve"> adalah terbentuk dari serangkaian pengisian </w:t>
      </w:r>
    </w:p>
    <w:p w14:paraId="77B3F0ED" w14:textId="653D1BA4" w:rsidR="00770265" w:rsidRPr="00770265" w:rsidRDefault="00770265" w:rsidP="00107349">
      <w:pPr>
        <w:suppressAutoHyphens/>
        <w:autoSpaceDE/>
        <w:autoSpaceDN/>
        <w:ind w:left="360"/>
        <w:jc w:val="both"/>
        <w:rPr>
          <w:b/>
          <w:sz w:val="24"/>
          <w:szCs w:val="24"/>
          <w:lang w:val="id-ID" w:eastAsia="ar-SA"/>
        </w:rPr>
      </w:pPr>
      <w:r w:rsidRPr="00770265">
        <w:rPr>
          <w:bCs/>
          <w:sz w:val="24"/>
          <w:szCs w:val="24"/>
          <w:lang w:val="id-ID" w:eastAsia="ar-SA"/>
        </w:rPr>
        <w:t xml:space="preserve">kepala piston yang sudah di kalibrasi untuk menghantarkan secara tepat sejumlah produk yang akan dimasukkan ke dalam tabung </w:t>
      </w:r>
      <w:r w:rsidRPr="00770265">
        <w:rPr>
          <w:bCs/>
          <w:sz w:val="24"/>
          <w:szCs w:val="24"/>
          <w:lang w:val="id-ID" w:eastAsia="ar-SA"/>
        </w:rPr>
        <w:fldChar w:fldCharType="begin" w:fldLock="1"/>
      </w:r>
      <w:r w:rsidR="007D3C59">
        <w:rPr>
          <w:bCs/>
          <w:sz w:val="24"/>
          <w:szCs w:val="24"/>
          <w:lang w:val="id-ID" w:eastAsia="ar-SA"/>
        </w:rPr>
        <w:instrText>ADDIN CSL_CITATION {"citationItems":[{"id":"ITEM-1","itemData":{"abstract":"Sistem manufaktur terpadu proses obat nyamuk semprot dilakukan dengan cara melakukan program SMTK (sistem manufactur terintgerasi komputer ) yang merupakan bagian dari CIM ( computer integrated system ) , suatu sistem yang terpadu dengan mengembangkan komponen penyusun SMTK dalam proses manufaktur dengan teknologi yang berbasis komputer (computer aided). Komponen-komponen dalam membuat obat nyamuk semprot tersebut didukung oleh komponen-komponen SMTK yang meliputi : Production and Planning Control, Computer Aided Design, Computer Aided Manufactur, Computer Aided Poduct, Computer Aided Quality danMaintenance","author":[{"dropping-particle":"","family":"Lutfianto","given":"Saufik.","non-dropping-particle":"","parse-names":false,"suffix":""}],"id":"ITEM-1","issued":{"date-parts":[["2008"]]},"page":"1-9","title":"Sistem Manufaktur Terpadu Proses Obat Nyamuk Semprot","type":"article-journal"},"uris":["http://www.mendeley.com/documents/?uuid=88b9bed5-fd40-4c38-b1f8-6df26a12c3e9"]}],"mendeley":{"formattedCitation":"[14]","plainTextFormattedCitation":"[14]","previouslyFormattedCitation":"[14]"},"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4]</w:t>
      </w:r>
      <w:r w:rsidRPr="00770265">
        <w:rPr>
          <w:bCs/>
          <w:sz w:val="24"/>
          <w:szCs w:val="24"/>
          <w:lang w:val="id-ID" w:eastAsia="ar-SA"/>
        </w:rPr>
        <w:fldChar w:fldCharType="end"/>
      </w:r>
      <w:r w:rsidRPr="00770265">
        <w:rPr>
          <w:bCs/>
          <w:sz w:val="24"/>
          <w:szCs w:val="24"/>
          <w:lang w:val="id-ID" w:eastAsia="ar-SA"/>
        </w:rPr>
        <w:t xml:space="preserve">. </w:t>
      </w:r>
      <w:r w:rsidRPr="00770265">
        <w:rPr>
          <w:bCs/>
          <w:i/>
          <w:iCs/>
          <w:sz w:val="24"/>
          <w:szCs w:val="24"/>
          <w:lang w:val="id-ID" w:eastAsia="ar-SA"/>
        </w:rPr>
        <w:t>Carousel</w:t>
      </w:r>
      <w:r w:rsidRPr="00770265">
        <w:rPr>
          <w:bCs/>
          <w:sz w:val="24"/>
          <w:szCs w:val="24"/>
          <w:lang w:val="id-ID" w:eastAsia="ar-SA"/>
        </w:rPr>
        <w:t xml:space="preserve"> A, </w:t>
      </w:r>
      <w:r w:rsidRPr="00770265">
        <w:rPr>
          <w:bCs/>
          <w:i/>
          <w:iCs/>
          <w:sz w:val="24"/>
          <w:szCs w:val="24"/>
          <w:lang w:val="id-ID" w:eastAsia="ar-SA"/>
        </w:rPr>
        <w:t>Carousel</w:t>
      </w:r>
      <w:r w:rsidRPr="00770265">
        <w:rPr>
          <w:bCs/>
          <w:sz w:val="24"/>
          <w:szCs w:val="24"/>
          <w:lang w:val="id-ID" w:eastAsia="ar-SA"/>
        </w:rPr>
        <w:t xml:space="preserve"> B, dan </w:t>
      </w:r>
      <w:r w:rsidRPr="00770265">
        <w:rPr>
          <w:bCs/>
          <w:i/>
          <w:iCs/>
          <w:sz w:val="24"/>
          <w:szCs w:val="24"/>
          <w:lang w:val="id-ID" w:eastAsia="ar-SA"/>
        </w:rPr>
        <w:t>Carousel</w:t>
      </w:r>
      <w:r w:rsidRPr="00770265">
        <w:rPr>
          <w:bCs/>
          <w:sz w:val="24"/>
          <w:szCs w:val="24"/>
          <w:lang w:val="id-ID" w:eastAsia="ar-SA"/>
        </w:rPr>
        <w:t xml:space="preserve"> C adalah tiga mesin pembungkus di PT. </w:t>
      </w:r>
      <w:r w:rsidRPr="00770265">
        <w:rPr>
          <w:bCs/>
          <w:sz w:val="24"/>
          <w:szCs w:val="24"/>
          <w:lang w:val="en-US" w:eastAsia="ar-SA"/>
        </w:rPr>
        <w:t xml:space="preserve">X Plant 1. PT. X </w:t>
      </w:r>
      <w:r w:rsidRPr="00770265">
        <w:rPr>
          <w:bCs/>
          <w:i/>
          <w:iCs/>
          <w:sz w:val="24"/>
          <w:szCs w:val="24"/>
          <w:lang w:val="en-US" w:eastAsia="ar-SA"/>
        </w:rPr>
        <w:t>Plant</w:t>
      </w:r>
      <w:r w:rsidRPr="00770265">
        <w:rPr>
          <w:bCs/>
          <w:sz w:val="24"/>
          <w:szCs w:val="24"/>
          <w:lang w:val="en-US" w:eastAsia="ar-SA"/>
        </w:rPr>
        <w:t xml:space="preserve"> 1 dapat menghasilkan hingga 720 </w:t>
      </w:r>
      <w:r w:rsidRPr="00770265">
        <w:rPr>
          <w:bCs/>
          <w:i/>
          <w:iCs/>
          <w:sz w:val="24"/>
          <w:szCs w:val="24"/>
          <w:lang w:val="en-US" w:eastAsia="ar-SA"/>
        </w:rPr>
        <w:t>bag</w:t>
      </w:r>
      <w:r w:rsidRPr="00770265">
        <w:rPr>
          <w:bCs/>
          <w:sz w:val="24"/>
          <w:szCs w:val="24"/>
          <w:lang w:val="en-US" w:eastAsia="ar-SA"/>
        </w:rPr>
        <w:t xml:space="preserve"> tepung terigu per jam dengan berat 25 kilogram. </w:t>
      </w:r>
    </w:p>
    <w:p w14:paraId="4D2EB712" w14:textId="77777777" w:rsidR="00770265" w:rsidRPr="00770265" w:rsidRDefault="00770265" w:rsidP="00770265">
      <w:pPr>
        <w:suppressAutoHyphens/>
        <w:autoSpaceDE/>
        <w:autoSpaceDN/>
        <w:ind w:firstLine="567"/>
        <w:jc w:val="both"/>
        <w:rPr>
          <w:bCs/>
          <w:sz w:val="24"/>
          <w:szCs w:val="24"/>
          <w:lang w:val="en-US" w:eastAsia="ar-SA"/>
        </w:rPr>
      </w:pPr>
      <w:r w:rsidRPr="00770265">
        <w:rPr>
          <w:bCs/>
          <w:sz w:val="24"/>
          <w:szCs w:val="24"/>
          <w:lang w:val="en-US" w:eastAsia="ar-SA"/>
        </w:rPr>
        <w:tab/>
      </w:r>
      <w:r w:rsidRPr="00770265">
        <w:rPr>
          <w:bCs/>
          <w:i/>
          <w:iCs/>
          <w:sz w:val="24"/>
          <w:szCs w:val="24"/>
          <w:lang w:val="en-US" w:eastAsia="ar-SA"/>
        </w:rPr>
        <w:t>Bag</w:t>
      </w:r>
      <w:r w:rsidRPr="00770265">
        <w:rPr>
          <w:bCs/>
          <w:sz w:val="24"/>
          <w:szCs w:val="24"/>
          <w:lang w:val="en-US" w:eastAsia="ar-SA"/>
        </w:rPr>
        <w:t xml:space="preserve"> tepung yang telah dijahit dan diberi kode produksi akan ditimbang setiap satu jam. Ini dilakukan untuk memeriksa apakah timbangan </w:t>
      </w:r>
      <w:r w:rsidRPr="00770265">
        <w:rPr>
          <w:bCs/>
          <w:i/>
          <w:iCs/>
          <w:sz w:val="24"/>
          <w:szCs w:val="24"/>
          <w:lang w:val="en-US" w:eastAsia="ar-SA"/>
        </w:rPr>
        <w:t>carousel</w:t>
      </w:r>
      <w:r w:rsidRPr="00770265">
        <w:rPr>
          <w:bCs/>
          <w:sz w:val="24"/>
          <w:szCs w:val="24"/>
          <w:lang w:val="en-US" w:eastAsia="ar-SA"/>
        </w:rPr>
        <w:t xml:space="preserve"> berjalan dengan baik dan untuk memastikan bahwa tepung sudah sebanyak 25 kg. Operator yang </w:t>
      </w:r>
      <w:r w:rsidRPr="00770265">
        <w:rPr>
          <w:bCs/>
          <w:sz w:val="24"/>
          <w:szCs w:val="24"/>
          <w:lang w:val="en-US" w:eastAsia="ar-SA"/>
        </w:rPr>
        <w:t xml:space="preserve">mengerjakan pengemasan tepung terigu mengontrol piston </w:t>
      </w:r>
      <w:r w:rsidRPr="00770265">
        <w:rPr>
          <w:bCs/>
          <w:i/>
          <w:iCs/>
          <w:sz w:val="24"/>
          <w:szCs w:val="24"/>
          <w:lang w:val="en-US" w:eastAsia="ar-SA"/>
        </w:rPr>
        <w:t>bag</w:t>
      </w:r>
      <w:r w:rsidRPr="00770265">
        <w:rPr>
          <w:bCs/>
          <w:sz w:val="24"/>
          <w:szCs w:val="24"/>
          <w:lang w:val="en-US" w:eastAsia="ar-SA"/>
        </w:rPr>
        <w:t xml:space="preserve"> pengemas ini. </w:t>
      </w:r>
      <w:r w:rsidRPr="00770265">
        <w:rPr>
          <w:bCs/>
          <w:i/>
          <w:iCs/>
          <w:sz w:val="24"/>
          <w:szCs w:val="24"/>
          <w:lang w:val="en-US" w:eastAsia="ar-SA"/>
        </w:rPr>
        <w:t>Bag</w:t>
      </w:r>
      <w:r w:rsidRPr="00770265">
        <w:rPr>
          <w:bCs/>
          <w:sz w:val="24"/>
          <w:szCs w:val="24"/>
          <w:lang w:val="en-US" w:eastAsia="ar-SA"/>
        </w:rPr>
        <w:t xml:space="preserve"> yang sudah terisi tepung akan diangkut menggunakan </w:t>
      </w:r>
      <w:r w:rsidRPr="00770265">
        <w:rPr>
          <w:bCs/>
          <w:i/>
          <w:iCs/>
          <w:sz w:val="24"/>
          <w:szCs w:val="24"/>
          <w:lang w:val="en-US" w:eastAsia="ar-SA"/>
        </w:rPr>
        <w:t xml:space="preserve">belt conveyor </w:t>
      </w:r>
      <w:r w:rsidRPr="00770265">
        <w:rPr>
          <w:bCs/>
          <w:sz w:val="24"/>
          <w:szCs w:val="24"/>
          <w:lang w:val="en-US" w:eastAsia="ar-SA"/>
        </w:rPr>
        <w:t xml:space="preserve">sambil proses </w:t>
      </w:r>
      <w:r w:rsidRPr="00770265">
        <w:rPr>
          <w:bCs/>
          <w:i/>
          <w:iCs/>
          <w:sz w:val="24"/>
          <w:szCs w:val="24"/>
          <w:lang w:val="en-US" w:eastAsia="ar-SA"/>
        </w:rPr>
        <w:t>sewing</w:t>
      </w:r>
      <w:r w:rsidRPr="00770265">
        <w:rPr>
          <w:bCs/>
          <w:sz w:val="24"/>
          <w:szCs w:val="24"/>
          <w:lang w:val="en-US" w:eastAsia="ar-SA"/>
        </w:rPr>
        <w:t>. Setelah tahap penjahitan/</w:t>
      </w:r>
      <w:r w:rsidRPr="00770265">
        <w:rPr>
          <w:bCs/>
          <w:i/>
          <w:iCs/>
          <w:sz w:val="24"/>
          <w:szCs w:val="24"/>
          <w:lang w:val="en-US" w:eastAsia="ar-SA"/>
        </w:rPr>
        <w:t>sewing</w:t>
      </w:r>
      <w:r w:rsidRPr="00770265">
        <w:rPr>
          <w:bCs/>
          <w:sz w:val="24"/>
          <w:szCs w:val="24"/>
          <w:lang w:val="en-US" w:eastAsia="ar-SA"/>
        </w:rPr>
        <w:t xml:space="preserve">, kemasan </w:t>
      </w:r>
      <w:r w:rsidRPr="00770265">
        <w:rPr>
          <w:bCs/>
          <w:i/>
          <w:iCs/>
          <w:sz w:val="24"/>
          <w:szCs w:val="24"/>
          <w:lang w:val="en-US" w:eastAsia="ar-SA"/>
        </w:rPr>
        <w:t>bag</w:t>
      </w:r>
      <w:r w:rsidRPr="00770265">
        <w:rPr>
          <w:bCs/>
          <w:sz w:val="24"/>
          <w:szCs w:val="24"/>
          <w:lang w:val="en-US" w:eastAsia="ar-SA"/>
        </w:rPr>
        <w:t xml:space="preserve"> akan menuju lantai bawah melalui talang bebas aliran (</w:t>
      </w:r>
      <w:r w:rsidRPr="00770265">
        <w:rPr>
          <w:bCs/>
          <w:i/>
          <w:iCs/>
          <w:sz w:val="24"/>
          <w:szCs w:val="24"/>
          <w:lang w:val="en-US" w:eastAsia="ar-SA"/>
        </w:rPr>
        <w:t>freeflow</w:t>
      </w:r>
      <w:r w:rsidRPr="00770265">
        <w:rPr>
          <w:bCs/>
          <w:sz w:val="24"/>
          <w:szCs w:val="24"/>
          <w:lang w:val="en-US" w:eastAsia="ar-SA"/>
        </w:rPr>
        <w:t xml:space="preserve">) untuk melalui proses pemipihan </w:t>
      </w:r>
      <w:r w:rsidRPr="00770265">
        <w:rPr>
          <w:bCs/>
          <w:i/>
          <w:sz w:val="24"/>
          <w:szCs w:val="24"/>
          <w:lang w:val="en-US" w:eastAsia="ar-SA"/>
        </w:rPr>
        <w:t>bag</w:t>
      </w:r>
      <w:r w:rsidRPr="00770265">
        <w:rPr>
          <w:bCs/>
          <w:sz w:val="24"/>
          <w:szCs w:val="24"/>
          <w:lang w:val="en-US" w:eastAsia="ar-SA"/>
        </w:rPr>
        <w:t xml:space="preserve">, pengkodean, proses </w:t>
      </w:r>
      <w:r w:rsidRPr="00770265">
        <w:rPr>
          <w:bCs/>
          <w:i/>
          <w:iCs/>
          <w:sz w:val="24"/>
          <w:szCs w:val="24"/>
          <w:lang w:val="id-ID" w:eastAsia="ar-SA"/>
        </w:rPr>
        <w:t xml:space="preserve">Metal detector CCP (Critical Control Point), </w:t>
      </w:r>
      <w:r w:rsidRPr="00770265">
        <w:rPr>
          <w:bCs/>
          <w:sz w:val="24"/>
          <w:szCs w:val="24"/>
          <w:lang w:val="id-ID" w:eastAsia="ar-SA"/>
        </w:rPr>
        <w:t xml:space="preserve">dan penataan </w:t>
      </w:r>
      <w:r w:rsidRPr="00770265">
        <w:rPr>
          <w:bCs/>
          <w:i/>
          <w:iCs/>
          <w:sz w:val="24"/>
          <w:szCs w:val="24"/>
          <w:lang w:val="id-ID" w:eastAsia="ar-SA"/>
        </w:rPr>
        <w:t>pallet</w:t>
      </w:r>
      <w:r w:rsidRPr="00770265">
        <w:rPr>
          <w:bCs/>
          <w:sz w:val="24"/>
          <w:szCs w:val="24"/>
          <w:lang w:val="id-ID" w:eastAsia="ar-SA"/>
        </w:rPr>
        <w:t xml:space="preserve"> menggunakan </w:t>
      </w:r>
      <w:r w:rsidRPr="00770265">
        <w:rPr>
          <w:bCs/>
          <w:i/>
          <w:iCs/>
          <w:sz w:val="24"/>
          <w:szCs w:val="24"/>
          <w:lang w:val="id-ID" w:eastAsia="ar-SA"/>
        </w:rPr>
        <w:t>robotic palletizer.</w:t>
      </w:r>
    </w:p>
    <w:p w14:paraId="14321ADD" w14:textId="77777777" w:rsidR="00770265" w:rsidRPr="00770265" w:rsidRDefault="00770265" w:rsidP="00770265">
      <w:pPr>
        <w:suppressAutoHyphens/>
        <w:autoSpaceDE/>
        <w:autoSpaceDN/>
        <w:ind w:firstLine="567"/>
        <w:jc w:val="both"/>
        <w:rPr>
          <w:bCs/>
          <w:sz w:val="24"/>
          <w:szCs w:val="24"/>
          <w:lang w:val="id-ID" w:eastAsia="ar-SA"/>
        </w:rPr>
      </w:pPr>
      <w:r w:rsidRPr="00770265">
        <w:rPr>
          <w:bCs/>
          <w:sz w:val="24"/>
          <w:szCs w:val="24"/>
          <w:lang w:val="id-ID" w:eastAsia="ar-SA"/>
        </w:rPr>
        <w:tab/>
        <w:t xml:space="preserve">Proses pemindahan produk jadi di PT. X diawali dengan pengemasan </w:t>
      </w:r>
      <w:r w:rsidRPr="00770265">
        <w:rPr>
          <w:bCs/>
          <w:i/>
          <w:iCs/>
          <w:sz w:val="24"/>
          <w:szCs w:val="24"/>
          <w:lang w:val="id-ID" w:eastAsia="ar-SA"/>
        </w:rPr>
        <w:t>bag</w:t>
      </w:r>
      <w:r w:rsidRPr="00770265">
        <w:rPr>
          <w:bCs/>
          <w:sz w:val="24"/>
          <w:szCs w:val="24"/>
          <w:lang w:val="id-ID" w:eastAsia="ar-SA"/>
        </w:rPr>
        <w:t xml:space="preserve"> yang telah terisi tepung dengan mesin </w:t>
      </w:r>
      <w:r w:rsidRPr="00770265">
        <w:rPr>
          <w:bCs/>
          <w:i/>
          <w:iCs/>
          <w:sz w:val="24"/>
          <w:szCs w:val="24"/>
          <w:lang w:val="id-ID" w:eastAsia="ar-SA"/>
        </w:rPr>
        <w:t>carousel</w:t>
      </w:r>
      <w:r w:rsidRPr="00770265">
        <w:rPr>
          <w:bCs/>
          <w:sz w:val="24"/>
          <w:szCs w:val="24"/>
          <w:lang w:val="id-ID" w:eastAsia="ar-SA"/>
        </w:rPr>
        <w:t xml:space="preserve"> akan diangkut menggunakan </w:t>
      </w:r>
      <w:r w:rsidRPr="00770265">
        <w:rPr>
          <w:bCs/>
          <w:i/>
          <w:iCs/>
          <w:sz w:val="24"/>
          <w:szCs w:val="24"/>
          <w:lang w:val="id-ID" w:eastAsia="ar-SA"/>
        </w:rPr>
        <w:t xml:space="preserve">belt conveyor </w:t>
      </w:r>
      <w:r w:rsidRPr="00770265">
        <w:rPr>
          <w:bCs/>
          <w:sz w:val="24"/>
          <w:szCs w:val="24"/>
          <w:lang w:val="id-ID" w:eastAsia="ar-SA"/>
        </w:rPr>
        <w:t>sambil dilakukan tahap penjahitan (</w:t>
      </w:r>
      <w:r w:rsidRPr="00770265">
        <w:rPr>
          <w:bCs/>
          <w:i/>
          <w:iCs/>
          <w:sz w:val="24"/>
          <w:szCs w:val="24"/>
          <w:lang w:val="id-ID" w:eastAsia="ar-SA"/>
        </w:rPr>
        <w:t>sewing</w:t>
      </w:r>
      <w:r w:rsidRPr="00770265">
        <w:rPr>
          <w:bCs/>
          <w:sz w:val="24"/>
          <w:szCs w:val="24"/>
          <w:lang w:val="id-ID" w:eastAsia="ar-SA"/>
        </w:rPr>
        <w:t xml:space="preserve">). Kemudian </w:t>
      </w:r>
      <w:r w:rsidRPr="00770265">
        <w:rPr>
          <w:bCs/>
          <w:i/>
          <w:iCs/>
          <w:sz w:val="24"/>
          <w:szCs w:val="24"/>
          <w:lang w:val="id-ID" w:eastAsia="ar-SA"/>
        </w:rPr>
        <w:t>bag</w:t>
      </w:r>
      <w:r w:rsidRPr="00770265">
        <w:rPr>
          <w:bCs/>
          <w:sz w:val="24"/>
          <w:szCs w:val="24"/>
          <w:lang w:val="id-ID" w:eastAsia="ar-SA"/>
        </w:rPr>
        <w:t xml:space="preserve"> akan dijatuhkan melalui talang </w:t>
      </w:r>
      <w:r w:rsidRPr="00770265">
        <w:rPr>
          <w:bCs/>
          <w:i/>
          <w:iCs/>
          <w:sz w:val="24"/>
          <w:szCs w:val="24"/>
          <w:lang w:val="id-ID" w:eastAsia="ar-SA"/>
        </w:rPr>
        <w:t>freeflow</w:t>
      </w:r>
      <w:r w:rsidRPr="00770265">
        <w:rPr>
          <w:bCs/>
          <w:sz w:val="24"/>
          <w:szCs w:val="24"/>
          <w:lang w:val="id-ID" w:eastAsia="ar-SA"/>
        </w:rPr>
        <w:t xml:space="preserve"> untuk selanjutnya dibawa kembali menggunakan </w:t>
      </w:r>
      <w:r w:rsidRPr="00770265">
        <w:rPr>
          <w:bCs/>
          <w:i/>
          <w:iCs/>
          <w:sz w:val="24"/>
          <w:szCs w:val="24"/>
          <w:lang w:val="id-ID" w:eastAsia="ar-SA"/>
        </w:rPr>
        <w:t xml:space="preserve">belt conveyor </w:t>
      </w:r>
      <w:r w:rsidRPr="00770265">
        <w:rPr>
          <w:bCs/>
          <w:sz w:val="24"/>
          <w:szCs w:val="24"/>
          <w:lang w:val="id-ID" w:eastAsia="ar-SA"/>
        </w:rPr>
        <w:t xml:space="preserve">sambil dilakukan proses pemipihan </w:t>
      </w:r>
      <w:r w:rsidRPr="00770265">
        <w:rPr>
          <w:bCs/>
          <w:i/>
          <w:iCs/>
          <w:sz w:val="24"/>
          <w:szCs w:val="24"/>
          <w:lang w:val="id-ID" w:eastAsia="ar-SA"/>
        </w:rPr>
        <w:t>bag</w:t>
      </w:r>
      <w:r w:rsidRPr="00770265">
        <w:rPr>
          <w:bCs/>
          <w:sz w:val="24"/>
          <w:szCs w:val="24"/>
          <w:lang w:val="id-ID" w:eastAsia="ar-SA"/>
        </w:rPr>
        <w:t xml:space="preserve"> (</w:t>
      </w:r>
      <w:r w:rsidRPr="00770265">
        <w:rPr>
          <w:bCs/>
          <w:i/>
          <w:iCs/>
          <w:sz w:val="24"/>
          <w:szCs w:val="24"/>
          <w:lang w:val="id-ID" w:eastAsia="ar-SA"/>
        </w:rPr>
        <w:t>flattener</w:t>
      </w:r>
      <w:r w:rsidRPr="00770265">
        <w:rPr>
          <w:bCs/>
          <w:sz w:val="24"/>
          <w:szCs w:val="24"/>
          <w:lang w:val="id-ID" w:eastAsia="ar-SA"/>
        </w:rPr>
        <w:t xml:space="preserve">) dan pengkodean produksi. Selepas itu dibawa kembali oleh </w:t>
      </w:r>
      <w:r w:rsidRPr="00770265">
        <w:rPr>
          <w:bCs/>
          <w:i/>
          <w:iCs/>
          <w:sz w:val="24"/>
          <w:szCs w:val="24"/>
          <w:lang w:val="id-ID" w:eastAsia="ar-SA"/>
        </w:rPr>
        <w:t xml:space="preserve">belt conveyor </w:t>
      </w:r>
      <w:r w:rsidRPr="00770265">
        <w:rPr>
          <w:bCs/>
          <w:sz w:val="24"/>
          <w:szCs w:val="24"/>
          <w:lang w:val="id-ID" w:eastAsia="ar-SA"/>
        </w:rPr>
        <w:t>menuju ke alat untuk mendeteksi benda asing logam dari produk (</w:t>
      </w:r>
      <w:r w:rsidRPr="00770265">
        <w:rPr>
          <w:bCs/>
          <w:i/>
          <w:iCs/>
          <w:sz w:val="24"/>
          <w:szCs w:val="24"/>
          <w:lang w:val="id-ID" w:eastAsia="ar-SA"/>
        </w:rPr>
        <w:t>Metal detector CCP (Critical Control Point)),</w:t>
      </w:r>
      <w:r w:rsidRPr="00770265">
        <w:rPr>
          <w:bCs/>
          <w:sz w:val="24"/>
          <w:szCs w:val="24"/>
          <w:lang w:val="id-ID" w:eastAsia="ar-SA"/>
        </w:rPr>
        <w:t xml:space="preserve"> setelah itu menggunakan </w:t>
      </w:r>
      <w:r w:rsidRPr="00770265">
        <w:rPr>
          <w:bCs/>
          <w:i/>
          <w:iCs/>
          <w:sz w:val="24"/>
          <w:szCs w:val="24"/>
          <w:lang w:val="id-ID" w:eastAsia="ar-SA"/>
        </w:rPr>
        <w:t>roll coveyor</w:t>
      </w:r>
      <w:r w:rsidRPr="00770265">
        <w:rPr>
          <w:bCs/>
          <w:sz w:val="24"/>
          <w:szCs w:val="24"/>
          <w:lang w:val="id-ID" w:eastAsia="ar-SA"/>
        </w:rPr>
        <w:t xml:space="preserve"> menuju penataan </w:t>
      </w:r>
      <w:r w:rsidRPr="00770265">
        <w:rPr>
          <w:bCs/>
          <w:i/>
          <w:iCs/>
          <w:sz w:val="24"/>
          <w:szCs w:val="24"/>
          <w:lang w:val="id-ID" w:eastAsia="ar-SA"/>
        </w:rPr>
        <w:t>bag</w:t>
      </w:r>
      <w:r w:rsidRPr="00770265">
        <w:rPr>
          <w:bCs/>
          <w:sz w:val="24"/>
          <w:szCs w:val="24"/>
          <w:lang w:val="id-ID" w:eastAsia="ar-SA"/>
        </w:rPr>
        <w:t xml:space="preserve"> menggunakan </w:t>
      </w:r>
      <w:r w:rsidRPr="00770265">
        <w:rPr>
          <w:bCs/>
          <w:i/>
          <w:iCs/>
          <w:sz w:val="24"/>
          <w:szCs w:val="24"/>
          <w:lang w:val="id-ID" w:eastAsia="ar-SA"/>
        </w:rPr>
        <w:t>robotic palletizer</w:t>
      </w:r>
      <w:r w:rsidRPr="00770265">
        <w:rPr>
          <w:bCs/>
          <w:sz w:val="24"/>
          <w:szCs w:val="24"/>
          <w:lang w:val="id-ID" w:eastAsia="ar-SA"/>
        </w:rPr>
        <w:t>. Proses packing serta pemindahan produk jadi di PT. X dapat dilihat pada tabel berikut:</w:t>
      </w:r>
    </w:p>
    <w:p w14:paraId="613D4449" w14:textId="3D0A4331" w:rsidR="00770265" w:rsidRPr="00770265" w:rsidRDefault="00D4414F" w:rsidP="00770265">
      <w:pPr>
        <w:suppressAutoHyphens/>
        <w:autoSpaceDE/>
        <w:autoSpaceDN/>
        <w:ind w:firstLine="567"/>
        <w:jc w:val="both"/>
        <w:rPr>
          <w:bCs/>
          <w:sz w:val="24"/>
          <w:szCs w:val="24"/>
          <w:lang w:val="id-ID" w:eastAsia="ar-SA"/>
        </w:rPr>
      </w:pPr>
      <w:r w:rsidRPr="00136732">
        <w:rPr>
          <w:bCs/>
          <w:noProof/>
          <w:sz w:val="24"/>
          <w:szCs w:val="24"/>
          <w:lang w:val="en-US" w:eastAsia="ar-SA"/>
        </w:rPr>
        <mc:AlternateContent>
          <mc:Choice Requires="wpc">
            <w:drawing>
              <wp:anchor distT="0" distB="0" distL="114300" distR="114300" simplePos="0" relativeHeight="251671552" behindDoc="1" locked="0" layoutInCell="1" allowOverlap="1" wp14:anchorId="0965B1A4" wp14:editId="0A8E2E42">
                <wp:simplePos x="0" y="0"/>
                <wp:positionH relativeFrom="column">
                  <wp:posOffset>108585</wp:posOffset>
                </wp:positionH>
                <wp:positionV relativeFrom="paragraph">
                  <wp:posOffset>53975</wp:posOffset>
                </wp:positionV>
                <wp:extent cx="2473960" cy="2664460"/>
                <wp:effectExtent l="0" t="0" r="2540" b="2540"/>
                <wp:wrapTight wrapText="bothSides">
                  <wp:wrapPolygon edited="0">
                    <wp:start x="2162" y="0"/>
                    <wp:lineTo x="1663" y="5096"/>
                    <wp:lineTo x="499" y="6949"/>
                    <wp:lineTo x="665" y="7104"/>
                    <wp:lineTo x="5489" y="7567"/>
                    <wp:lineTo x="1830" y="8494"/>
                    <wp:lineTo x="1497" y="8803"/>
                    <wp:lineTo x="1497" y="11119"/>
                    <wp:lineTo x="3659" y="12509"/>
                    <wp:lineTo x="998" y="12663"/>
                    <wp:lineTo x="333" y="12972"/>
                    <wp:lineTo x="333" y="16833"/>
                    <wp:lineTo x="1663" y="17451"/>
                    <wp:lineTo x="5655" y="17451"/>
                    <wp:lineTo x="832" y="18378"/>
                    <wp:lineTo x="0" y="18686"/>
                    <wp:lineTo x="0" y="21466"/>
                    <wp:lineTo x="11809" y="21466"/>
                    <wp:lineTo x="11975" y="21466"/>
                    <wp:lineTo x="13140" y="19922"/>
                    <wp:lineTo x="13140" y="17451"/>
                    <wp:lineTo x="16133" y="17451"/>
                    <wp:lineTo x="21456" y="15907"/>
                    <wp:lineTo x="21456" y="13127"/>
                    <wp:lineTo x="13140" y="12509"/>
                    <wp:lineTo x="13140" y="10038"/>
                    <wp:lineTo x="17298" y="10038"/>
                    <wp:lineTo x="20624" y="8957"/>
                    <wp:lineTo x="20791" y="6795"/>
                    <wp:lineTo x="12308" y="5096"/>
                    <wp:lineTo x="21456" y="4324"/>
                    <wp:lineTo x="21456" y="1699"/>
                    <wp:lineTo x="9647" y="0"/>
                    <wp:lineTo x="2162" y="0"/>
                  </wp:wrapPolygon>
                </wp:wrapTight>
                <wp:docPr id="1926455459" name="Canvas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359133906" name="Rounded Rectangle 52"/>
                        <wps:cNvSpPr>
                          <a:spLocks noChangeArrowheads="1"/>
                        </wps:cNvSpPr>
                        <wps:spPr bwMode="auto">
                          <a:xfrm>
                            <a:off x="274200" y="12600"/>
                            <a:ext cx="815900" cy="315712"/>
                          </a:xfrm>
                          <a:prstGeom prst="roundRect">
                            <a:avLst>
                              <a:gd name="adj" fmla="val 16667"/>
                            </a:avLst>
                          </a:prstGeom>
                          <a:solidFill>
                            <a:srgbClr val="FFFFFF"/>
                          </a:solidFill>
                          <a:ln w="25400">
                            <a:solidFill>
                              <a:srgbClr val="000000"/>
                            </a:solidFill>
                            <a:round/>
                            <a:headEnd/>
                            <a:tailEnd/>
                          </a:ln>
                        </wps:spPr>
                        <wps:txbx>
                          <w:txbxContent>
                            <w:p w14:paraId="04B122DD"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Carousel</w:t>
                              </w:r>
                            </w:p>
                          </w:txbxContent>
                        </wps:txbx>
                        <wps:bodyPr rot="0" vert="horz" wrap="square" lIns="91440" tIns="45720" rIns="91440" bIns="45720" anchor="ctr" anchorCtr="0" upright="1">
                          <a:noAutofit/>
                        </wps:bodyPr>
                      </wps:wsp>
                      <wps:wsp>
                        <wps:cNvPr id="641871927" name="Flowchart: Data 54"/>
                        <wps:cNvSpPr>
                          <a:spLocks noChangeArrowheads="1"/>
                        </wps:cNvSpPr>
                        <wps:spPr bwMode="auto">
                          <a:xfrm>
                            <a:off x="77300" y="540920"/>
                            <a:ext cx="1164600" cy="309912"/>
                          </a:xfrm>
                          <a:prstGeom prst="flowChartInputOutput">
                            <a:avLst/>
                          </a:prstGeom>
                          <a:solidFill>
                            <a:srgbClr val="FFFFFF"/>
                          </a:solidFill>
                          <a:ln w="25400">
                            <a:solidFill>
                              <a:srgbClr val="000000"/>
                            </a:solidFill>
                            <a:miter lim="800000"/>
                            <a:headEnd/>
                            <a:tailEnd/>
                          </a:ln>
                        </wps:spPr>
                        <wps:txbx>
                          <w:txbxContent>
                            <w:p w14:paraId="1A932FCF" w14:textId="77777777" w:rsidR="00770265" w:rsidRPr="00333CEC" w:rsidRDefault="00770265" w:rsidP="00770265">
                              <w:pPr>
                                <w:pStyle w:val="NormalWeb"/>
                                <w:spacing w:after="160" w:line="276" w:lineRule="auto"/>
                                <w:jc w:val="center"/>
                                <w:rPr>
                                  <w:i/>
                                  <w:iCs/>
                                </w:rPr>
                              </w:pPr>
                              <w:r w:rsidRPr="00333CEC">
                                <w:rPr>
                                  <w:i/>
                                  <w:iCs/>
                                  <w:kern w:val="2"/>
                                </w:rPr>
                                <w:t>Sewing</w:t>
                              </w:r>
                            </w:p>
                          </w:txbxContent>
                        </wps:txbx>
                        <wps:bodyPr rot="0" vert="horz" wrap="square" lIns="91440" tIns="45720" rIns="91440" bIns="45720" anchor="ctr" anchorCtr="0" upright="1">
                          <a:noAutofit/>
                        </wps:bodyPr>
                      </wps:wsp>
                      <wps:wsp>
                        <wps:cNvPr id="2013612921" name="Rectangle 56"/>
                        <wps:cNvSpPr>
                          <a:spLocks noChangeArrowheads="1"/>
                        </wps:cNvSpPr>
                        <wps:spPr bwMode="auto">
                          <a:xfrm>
                            <a:off x="1609500" y="225208"/>
                            <a:ext cx="841800" cy="282711"/>
                          </a:xfrm>
                          <a:prstGeom prst="rect">
                            <a:avLst/>
                          </a:prstGeom>
                          <a:solidFill>
                            <a:srgbClr val="FFFFFF"/>
                          </a:solidFill>
                          <a:ln w="25400">
                            <a:solidFill>
                              <a:srgbClr val="000000"/>
                            </a:solidFill>
                            <a:miter lim="800000"/>
                            <a:headEnd/>
                            <a:tailEnd/>
                          </a:ln>
                        </wps:spPr>
                        <wps:txbx>
                          <w:txbxContent>
                            <w:p w14:paraId="1B9DE288" w14:textId="77777777" w:rsidR="00770265" w:rsidRPr="00333CEC" w:rsidRDefault="00770265" w:rsidP="00770265">
                              <w:pPr>
                                <w:pStyle w:val="NormalWeb"/>
                                <w:spacing w:after="160" w:line="276" w:lineRule="auto"/>
                                <w:jc w:val="center"/>
                                <w:rPr>
                                  <w:i/>
                                  <w:iCs/>
                                </w:rPr>
                              </w:pPr>
                              <w:r w:rsidRPr="00333CEC">
                                <w:rPr>
                                  <w:i/>
                                  <w:iCs/>
                                  <w:kern w:val="2"/>
                                </w:rPr>
                                <w:t>C</w:t>
                              </w:r>
                              <w:r w:rsidRPr="00333CEC">
                                <w:rPr>
                                  <w:i/>
                                  <w:iCs/>
                                  <w:kern w:val="2"/>
                                  <w:sz w:val="22"/>
                                  <w:szCs w:val="22"/>
                                </w:rPr>
                                <w:t>onve</w:t>
                              </w:r>
                              <w:r w:rsidRPr="00333CEC">
                                <w:rPr>
                                  <w:i/>
                                  <w:iCs/>
                                  <w:kern w:val="2"/>
                                </w:rPr>
                                <w:t>yor</w:t>
                              </w:r>
                            </w:p>
                          </w:txbxContent>
                        </wps:txbx>
                        <wps:bodyPr rot="0" vert="horz" wrap="square" lIns="91440" tIns="45720" rIns="91440" bIns="45720" anchor="ctr" anchorCtr="0" upright="1">
                          <a:noAutofit/>
                        </wps:bodyPr>
                      </wps:wsp>
                      <wps:wsp>
                        <wps:cNvPr id="2085569918" name="Elbow Connector 23"/>
                        <wps:cNvCnPr>
                          <a:cxnSpLocks noChangeShapeType="1"/>
                          <a:stCxn id="1359133906" idx="3"/>
                          <a:endCxn id="2013612921" idx="1"/>
                        </wps:cNvCnPr>
                        <wps:spPr bwMode="auto">
                          <a:xfrm>
                            <a:off x="1103000" y="170806"/>
                            <a:ext cx="494000" cy="196207"/>
                          </a:xfrm>
                          <a:prstGeom prst="bentConnector3">
                            <a:avLst>
                              <a:gd name="adj1" fmla="val 4987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815497022" name="Rectangle 61"/>
                        <wps:cNvSpPr>
                          <a:spLocks noChangeArrowheads="1"/>
                        </wps:cNvSpPr>
                        <wps:spPr bwMode="auto">
                          <a:xfrm>
                            <a:off x="205900" y="1074040"/>
                            <a:ext cx="910500" cy="298211"/>
                          </a:xfrm>
                          <a:prstGeom prst="rect">
                            <a:avLst/>
                          </a:prstGeom>
                          <a:solidFill>
                            <a:srgbClr val="FFFFFF"/>
                          </a:solidFill>
                          <a:ln w="25400">
                            <a:solidFill>
                              <a:srgbClr val="000000"/>
                            </a:solidFill>
                            <a:miter lim="800000"/>
                            <a:headEnd/>
                            <a:tailEnd/>
                          </a:ln>
                        </wps:spPr>
                        <wps:txbx>
                          <w:txbxContent>
                            <w:p w14:paraId="13083614" w14:textId="77777777" w:rsidR="00770265" w:rsidRPr="00333CEC" w:rsidRDefault="00770265" w:rsidP="00770265">
                              <w:pPr>
                                <w:pStyle w:val="NormalWeb"/>
                                <w:spacing w:after="160" w:line="276" w:lineRule="auto"/>
                                <w:jc w:val="center"/>
                                <w:rPr>
                                  <w:i/>
                                  <w:iCs/>
                                </w:rPr>
                              </w:pPr>
                              <w:r w:rsidRPr="00333CEC">
                                <w:rPr>
                                  <w:i/>
                                  <w:iCs/>
                                  <w:kern w:val="2"/>
                                </w:rPr>
                                <w:t>Flattener</w:t>
                              </w:r>
                            </w:p>
                          </w:txbxContent>
                        </wps:txbx>
                        <wps:bodyPr rot="0" vert="horz" wrap="square" lIns="91440" tIns="45720" rIns="91440" bIns="45720" anchor="ctr" anchorCtr="0" upright="1">
                          <a:noAutofit/>
                        </wps:bodyPr>
                      </wps:wsp>
                      <wps:wsp>
                        <wps:cNvPr id="1723939303" name="Rectangle 64"/>
                        <wps:cNvSpPr>
                          <a:spLocks noChangeArrowheads="1"/>
                        </wps:cNvSpPr>
                        <wps:spPr bwMode="auto">
                          <a:xfrm>
                            <a:off x="1557000" y="834331"/>
                            <a:ext cx="739100" cy="261710"/>
                          </a:xfrm>
                          <a:prstGeom prst="rect">
                            <a:avLst/>
                          </a:prstGeom>
                          <a:solidFill>
                            <a:srgbClr val="FFFFFF"/>
                          </a:solidFill>
                          <a:ln w="25400">
                            <a:solidFill>
                              <a:srgbClr val="000000"/>
                            </a:solidFill>
                            <a:miter lim="800000"/>
                            <a:headEnd/>
                            <a:tailEnd/>
                          </a:ln>
                        </wps:spPr>
                        <wps:txbx>
                          <w:txbxContent>
                            <w:p w14:paraId="3D0F595C"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Freeflow</w:t>
                              </w:r>
                            </w:p>
                          </w:txbxContent>
                        </wps:txbx>
                        <wps:bodyPr rot="0" vert="horz" wrap="square" lIns="91440" tIns="45720" rIns="91440" bIns="45720" anchor="ctr" anchorCtr="0" upright="1">
                          <a:noAutofit/>
                        </wps:bodyPr>
                      </wps:wsp>
                      <wps:wsp>
                        <wps:cNvPr id="1676978702" name="Round Same Side Corner Rectangle 65"/>
                        <wps:cNvSpPr>
                          <a:spLocks/>
                        </wps:cNvSpPr>
                        <wps:spPr bwMode="auto">
                          <a:xfrm>
                            <a:off x="68500" y="1581460"/>
                            <a:ext cx="1212500" cy="499519"/>
                          </a:xfrm>
                          <a:custGeom>
                            <a:avLst/>
                            <a:gdLst>
                              <a:gd name="T0" fmla="*/ 83253 w 1212573"/>
                              <a:gd name="T1" fmla="*/ 0 h 499507"/>
                              <a:gd name="T2" fmla="*/ 1129320 w 1212573"/>
                              <a:gd name="T3" fmla="*/ 0 h 499507"/>
                              <a:gd name="T4" fmla="*/ 1212573 w 1212573"/>
                              <a:gd name="T5" fmla="*/ 83253 h 499507"/>
                              <a:gd name="T6" fmla="*/ 1212573 w 1212573"/>
                              <a:gd name="T7" fmla="*/ 499507 h 499507"/>
                              <a:gd name="T8" fmla="*/ 1212573 w 1212573"/>
                              <a:gd name="T9" fmla="*/ 499507 h 499507"/>
                              <a:gd name="T10" fmla="*/ 0 w 1212573"/>
                              <a:gd name="T11" fmla="*/ 499507 h 499507"/>
                              <a:gd name="T12" fmla="*/ 0 w 1212573"/>
                              <a:gd name="T13" fmla="*/ 499507 h 499507"/>
                              <a:gd name="T14" fmla="*/ 0 w 1212573"/>
                              <a:gd name="T15" fmla="*/ 83253 h 499507"/>
                              <a:gd name="T16" fmla="*/ 83253 w 1212573"/>
                              <a:gd name="T17" fmla="*/ 0 h 49950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212573"/>
                              <a:gd name="T28" fmla="*/ 0 h 499507"/>
                              <a:gd name="T29" fmla="*/ 1212573 w 1212573"/>
                              <a:gd name="T30" fmla="*/ 499507 h 499507"/>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212573" h="499507">
                                <a:moveTo>
                                  <a:pt x="83253" y="0"/>
                                </a:moveTo>
                                <a:lnTo>
                                  <a:pt x="1129320" y="0"/>
                                </a:lnTo>
                                <a:cubicBezTo>
                                  <a:pt x="1175299" y="0"/>
                                  <a:pt x="1212573" y="37274"/>
                                  <a:pt x="1212573" y="83253"/>
                                </a:cubicBezTo>
                                <a:lnTo>
                                  <a:pt x="1212573" y="499507"/>
                                </a:lnTo>
                                <a:lnTo>
                                  <a:pt x="0" y="499507"/>
                                </a:lnTo>
                                <a:lnTo>
                                  <a:pt x="0" y="83253"/>
                                </a:lnTo>
                                <a:cubicBezTo>
                                  <a:pt x="0" y="37274"/>
                                  <a:pt x="37274" y="0"/>
                                  <a:pt x="83253" y="0"/>
                                </a:cubicBezTo>
                                <a:close/>
                              </a:path>
                            </a:pathLst>
                          </a:custGeom>
                          <a:solidFill>
                            <a:srgbClr val="FFFFFF"/>
                          </a:solidFill>
                          <a:ln w="25400">
                            <a:solidFill>
                              <a:srgbClr val="000000"/>
                            </a:solidFill>
                            <a:miter lim="800000"/>
                            <a:headEnd/>
                            <a:tailEnd/>
                          </a:ln>
                        </wps:spPr>
                        <wps:txbx>
                          <w:txbxContent>
                            <w:p w14:paraId="10E3EBD3"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Metal Detector (CCP)</w:t>
                              </w:r>
                            </w:p>
                            <w:p w14:paraId="12DAC97C" w14:textId="77777777" w:rsidR="00770265" w:rsidRDefault="00770265" w:rsidP="00770265">
                              <w:pPr>
                                <w:pStyle w:val="NormalWeb"/>
                                <w:spacing w:after="160" w:line="276" w:lineRule="auto"/>
                                <w:jc w:val="center"/>
                              </w:pPr>
                              <w:r>
                                <w:rPr>
                                  <w:kern w:val="2"/>
                                </w:rPr>
                                <w:t> </w:t>
                              </w:r>
                            </w:p>
                          </w:txbxContent>
                        </wps:txbx>
                        <wps:bodyPr rot="0" vert="horz" wrap="square" lIns="91440" tIns="45720" rIns="91440" bIns="45720" anchor="ctr" anchorCtr="0" upright="1">
                          <a:noAutofit/>
                        </wps:bodyPr>
                      </wps:wsp>
                      <wps:wsp>
                        <wps:cNvPr id="2134581197" name="Rounded Rectangle 67"/>
                        <wps:cNvSpPr>
                          <a:spLocks noChangeArrowheads="1"/>
                        </wps:cNvSpPr>
                        <wps:spPr bwMode="auto">
                          <a:xfrm>
                            <a:off x="12900" y="2302087"/>
                            <a:ext cx="1326400" cy="339513"/>
                          </a:xfrm>
                          <a:prstGeom prst="roundRect">
                            <a:avLst>
                              <a:gd name="adj" fmla="val 16667"/>
                            </a:avLst>
                          </a:prstGeom>
                          <a:solidFill>
                            <a:srgbClr val="FFFFFF"/>
                          </a:solidFill>
                          <a:ln w="25400">
                            <a:solidFill>
                              <a:srgbClr val="000000"/>
                            </a:solidFill>
                            <a:round/>
                            <a:headEnd/>
                            <a:tailEnd/>
                          </a:ln>
                        </wps:spPr>
                        <wps:txbx>
                          <w:txbxContent>
                            <w:p w14:paraId="6E7046A0"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Robotic Palletizer</w:t>
                              </w:r>
                            </w:p>
                          </w:txbxContent>
                        </wps:txbx>
                        <wps:bodyPr rot="0" vert="horz" wrap="square" lIns="91440" tIns="45720" rIns="91440" bIns="45720" anchor="ctr" anchorCtr="0" upright="1">
                          <a:noAutofit/>
                        </wps:bodyPr>
                      </wps:wsp>
                      <wps:wsp>
                        <wps:cNvPr id="648197168" name="Elbow Connector 29"/>
                        <wps:cNvCnPr>
                          <a:cxnSpLocks noChangeShapeType="1"/>
                          <a:stCxn id="815497022" idx="3"/>
                        </wps:cNvCnPr>
                        <wps:spPr bwMode="auto">
                          <a:xfrm>
                            <a:off x="1129000" y="1223046"/>
                            <a:ext cx="952500" cy="593722"/>
                          </a:xfrm>
                          <a:prstGeom prst="bentConnector3">
                            <a:avLst>
                              <a:gd name="adj1" fmla="val 35139"/>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666618894" name="Elbow Connector 621568096"/>
                        <wps:cNvCnPr>
                          <a:cxnSpLocks noChangeShapeType="1"/>
                          <a:stCxn id="2134581197" idx="3"/>
                        </wps:cNvCnPr>
                        <wps:spPr bwMode="auto">
                          <a:xfrm flipV="1">
                            <a:off x="1351900" y="1801568"/>
                            <a:ext cx="109200" cy="670525"/>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564912833" name="Rectangle 73"/>
                        <wps:cNvSpPr>
                          <a:spLocks noChangeArrowheads="1"/>
                        </wps:cNvSpPr>
                        <wps:spPr bwMode="auto">
                          <a:xfrm>
                            <a:off x="1611400" y="1638362"/>
                            <a:ext cx="823600" cy="311912"/>
                          </a:xfrm>
                          <a:prstGeom prst="rect">
                            <a:avLst/>
                          </a:prstGeom>
                          <a:solidFill>
                            <a:srgbClr val="FFFFFF"/>
                          </a:solidFill>
                          <a:ln w="25400">
                            <a:solidFill>
                              <a:srgbClr val="000000"/>
                            </a:solidFill>
                            <a:miter lim="800000"/>
                            <a:headEnd/>
                            <a:tailEnd/>
                          </a:ln>
                        </wps:spPr>
                        <wps:txbx>
                          <w:txbxContent>
                            <w:p w14:paraId="64526B3F"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Conveyor</w:t>
                              </w:r>
                            </w:p>
                          </w:txbxContent>
                        </wps:txbx>
                        <wps:bodyPr rot="0" vert="horz" wrap="square" lIns="91440" tIns="45720" rIns="91440" bIns="45720" anchor="ctr" anchorCtr="0" upright="1">
                          <a:noAutofit/>
                        </wps:bodyPr>
                      </wps:wsp>
                      <wps:wsp>
                        <wps:cNvPr id="1595132120" name="Elbow Connector 621568097"/>
                        <wps:cNvCnPr>
                          <a:cxnSpLocks noChangeShapeType="1"/>
                          <a:stCxn id="641871927" idx="5"/>
                          <a:endCxn id="2013612921" idx="1"/>
                        </wps:cNvCnPr>
                        <wps:spPr bwMode="auto">
                          <a:xfrm flipV="1">
                            <a:off x="1136000" y="367014"/>
                            <a:ext cx="461000" cy="328912"/>
                          </a:xfrm>
                          <a:prstGeom prst="bentConnector3">
                            <a:avLst>
                              <a:gd name="adj1" fmla="val 47934"/>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009314410" name="AutoShape 20"/>
                        <wps:cNvCnPr>
                          <a:cxnSpLocks noChangeShapeType="1"/>
                        </wps:cNvCnPr>
                        <wps:spPr bwMode="auto">
                          <a:xfrm>
                            <a:off x="681600" y="328312"/>
                            <a:ext cx="0" cy="2191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79814191" name="Straight Connector 1749113355"/>
                        <wps:cNvCnPr>
                          <a:cxnSpLocks noChangeShapeType="1"/>
                        </wps:cNvCnPr>
                        <wps:spPr bwMode="auto">
                          <a:xfrm>
                            <a:off x="676100" y="932835"/>
                            <a:ext cx="882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6277409" name="AutoShape 20"/>
                        <wps:cNvCnPr>
                          <a:cxnSpLocks noChangeShapeType="1"/>
                        </wps:cNvCnPr>
                        <wps:spPr bwMode="auto">
                          <a:xfrm>
                            <a:off x="676100" y="850832"/>
                            <a:ext cx="0" cy="2190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9417976" name="AutoShape 20"/>
                        <wps:cNvCnPr>
                          <a:cxnSpLocks noChangeShapeType="1"/>
                        </wps:cNvCnPr>
                        <wps:spPr bwMode="auto">
                          <a:xfrm>
                            <a:off x="687100" y="2080978"/>
                            <a:ext cx="0" cy="2191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7947757" name="AutoShape 20"/>
                        <wps:cNvCnPr>
                          <a:cxnSpLocks noChangeShapeType="1"/>
                        </wps:cNvCnPr>
                        <wps:spPr bwMode="auto">
                          <a:xfrm>
                            <a:off x="676100" y="1362851"/>
                            <a:ext cx="0" cy="2191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margin">
                  <wp14:pctWidth>0</wp14:pctWidth>
                </wp14:sizeRelH>
                <wp14:sizeRelV relativeFrom="margin">
                  <wp14:pctHeight>0</wp14:pctHeight>
                </wp14:sizeRelV>
              </wp:anchor>
            </w:drawing>
          </mc:Choice>
          <mc:Fallback>
            <w:pict>
              <v:group w14:anchorId="0965B1A4" id="Canvas 4" o:spid="_x0000_s1047" editas="canvas" style="position:absolute;left:0;text-align:left;margin-left:8.55pt;margin-top:4.25pt;width:194.8pt;height:209.8pt;z-index:-251644928;mso-position-horizontal-relative:text;mso-position-vertical-relative:text;mso-width-relative:margin;mso-height-relative:margin" coordsize="24739,26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">
                <v:shape id="_x0000_s1048" type="#_x0000_t75" style="position:absolute;width:24739;height:26644;visibility:visible;mso-wrap-style:square">
                  <v:fill o:detectmouseclick="t"/>
                  <v:path o:connecttype="none"/>
                </v:shape>
                <v:roundrect id="Rounded Rectangle 52" o:spid="_x0000_s1049" style="position:absolute;left:2742;top:126;width:8159;height:31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" strokeweight="2pt">
                  <v:textbox>
                    <w:txbxContent>
                      <w:p w14:paraId="04B122DD"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Carousel</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54" o:spid="_x0000_s1050" type="#_x0000_t111" style="position:absolute;left:773;top:5409;width:11646;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" strokeweight="2pt">
                  <v:textbox>
                    <w:txbxContent>
                      <w:p w14:paraId="1A932FCF" w14:textId="77777777" w:rsidR="00770265" w:rsidRPr="00333CEC" w:rsidRDefault="00770265" w:rsidP="00770265">
                        <w:pPr>
                          <w:pStyle w:val="NormalWeb"/>
                          <w:spacing w:after="160" w:line="276" w:lineRule="auto"/>
                          <w:jc w:val="center"/>
                          <w:rPr>
                            <w:i/>
                            <w:iCs/>
                          </w:rPr>
                        </w:pPr>
                        <w:r w:rsidRPr="00333CEC">
                          <w:rPr>
                            <w:i/>
                            <w:iCs/>
                            <w:kern w:val="2"/>
                          </w:rPr>
                          <w:t>Sewing</w:t>
                        </w:r>
                      </w:p>
                    </w:txbxContent>
                  </v:textbox>
                </v:shape>
                <v:rect id="Rectangle 56" o:spid="_x0000_s1051" style="position:absolute;left:16095;top:2252;width:8418;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" strokeweight="2pt">
                  <v:textbox>
                    <w:txbxContent>
                      <w:p w14:paraId="1B9DE288" w14:textId="77777777" w:rsidR="00770265" w:rsidRPr="00333CEC" w:rsidRDefault="00770265" w:rsidP="00770265">
                        <w:pPr>
                          <w:pStyle w:val="NormalWeb"/>
                          <w:spacing w:after="160" w:line="276" w:lineRule="auto"/>
                          <w:jc w:val="center"/>
                          <w:rPr>
                            <w:i/>
                            <w:iCs/>
                          </w:rPr>
                        </w:pPr>
                        <w:r w:rsidRPr="00333CEC">
                          <w:rPr>
                            <w:i/>
                            <w:iCs/>
                            <w:kern w:val="2"/>
                          </w:rPr>
                          <w:t>C</w:t>
                        </w:r>
                        <w:r w:rsidRPr="00333CEC">
                          <w:rPr>
                            <w:i/>
                            <w:iCs/>
                            <w:kern w:val="2"/>
                            <w:sz w:val="22"/>
                            <w:szCs w:val="22"/>
                          </w:rPr>
                          <w:t>onve</w:t>
                        </w:r>
                        <w:r w:rsidRPr="00333CEC">
                          <w:rPr>
                            <w:i/>
                            <w:iCs/>
                            <w:kern w:val="2"/>
                          </w:rPr>
                          <w:t>y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52" type="#_x0000_t34" style="position:absolute;left:11030;top:1708;width:4940;height:196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" adj="10772"/>
                <v:rect id="Rectangle 61" o:spid="_x0000_s1053" style="position:absolute;left:2059;top:10740;width:9105;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" strokeweight="2pt">
                  <v:textbox>
                    <w:txbxContent>
                      <w:p w14:paraId="13083614" w14:textId="77777777" w:rsidR="00770265" w:rsidRPr="00333CEC" w:rsidRDefault="00770265" w:rsidP="00770265">
                        <w:pPr>
                          <w:pStyle w:val="NormalWeb"/>
                          <w:spacing w:after="160" w:line="276" w:lineRule="auto"/>
                          <w:jc w:val="center"/>
                          <w:rPr>
                            <w:i/>
                            <w:iCs/>
                          </w:rPr>
                        </w:pPr>
                        <w:r w:rsidRPr="00333CEC">
                          <w:rPr>
                            <w:i/>
                            <w:iCs/>
                            <w:kern w:val="2"/>
                          </w:rPr>
                          <w:t>Flattener</w:t>
                        </w:r>
                      </w:p>
                    </w:txbxContent>
                  </v:textbox>
                </v:rect>
                <v:rect id="Rectangle 64" o:spid="_x0000_s1054" style="position:absolute;left:15570;top:8343;width:7391;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" strokeweight="2pt">
                  <v:textbox>
                    <w:txbxContent>
                      <w:p w14:paraId="3D0F595C"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Freeflow</w:t>
                        </w:r>
                      </w:p>
                    </w:txbxContent>
                  </v:textbox>
                </v:rect>
                <v:shape id="Round Same Side Corner Rectangle 65" o:spid="_x0000_s1055" style="position:absolute;left:685;top:15814;width:12125;height:4995;visibility:visible;mso-wrap-style:square;v-text-anchor:middle" coordsize="1212573,49950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" adj="-11796480,,5400" path="m83253,l1129320,v45979,,83253,37274,83253,83253l1212573,499507,,499507,,83253c,37274,37274,,83253,xe" strokeweight="2pt">
                  <v:stroke joinstyle="miter"/>
                  <v:formulas/>
                  <v:path arrowok="t" o:connecttype="custom" o:connectlocs="83248,0;1129252,0;1212500,83255;1212500,499519;1212500,499519;0,499519;0,499519;0,83255;83248,0" o:connectangles="0,0,0,0,0,0,0,0,0" textboxrect="0,0,1212573,499507"/>
                  <v:textbox>
                    <w:txbxContent>
                      <w:p w14:paraId="10E3EBD3"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Metal Detector (CCP)</w:t>
                        </w:r>
                      </w:p>
                      <w:p w14:paraId="12DAC97C" w14:textId="77777777" w:rsidR="00770265" w:rsidRDefault="00770265" w:rsidP="00770265">
                        <w:pPr>
                          <w:pStyle w:val="NormalWeb"/>
                          <w:spacing w:after="160" w:line="276" w:lineRule="auto"/>
                          <w:jc w:val="center"/>
                        </w:pPr>
                        <w:r>
                          <w:rPr>
                            <w:kern w:val="2"/>
                          </w:rPr>
                          <w:t> </w:t>
                        </w:r>
                      </w:p>
                    </w:txbxContent>
                  </v:textbox>
                </v:shape>
                <v:roundrect id="Rounded Rectangle 67" o:spid="_x0000_s1056" style="position:absolute;left:129;top:23020;width:13264;height:33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" strokeweight="2pt">
                  <v:textbox>
                    <w:txbxContent>
                      <w:p w14:paraId="6E7046A0"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Robotic Palletizer</w:t>
                        </w:r>
                      </w:p>
                    </w:txbxContent>
                  </v:textbox>
                </v:roundrect>
                <v:shape id="Elbow Connector 29" o:spid="_x0000_s1057" type="#_x0000_t34" style="position:absolute;left:11290;top:12230;width:9525;height:59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" adj="7590"/>
                <v:shapetype id="_x0000_t33" coordsize="21600,21600" o:spt="33" o:oned="t" path="m,l21600,r,21600e" filled="f">
                  <v:stroke joinstyle="miter"/>
                  <v:path arrowok="t" fillok="f" o:connecttype="none"/>
                  <o:lock v:ext="edit" shapetype="t"/>
                </v:shapetype>
                <v:shape id="Elbow Connector 621568096" o:spid="_x0000_s1058" type="#_x0000_t33" style="position:absolute;left:13519;top:18015;width:1092;height:670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"/>
                <v:rect id="Rectangle 73" o:spid="_x0000_s1059" style="position:absolute;left:16114;top:16383;width:8236;height:3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" strokeweight="2pt">
                  <v:textbox>
                    <w:txbxContent>
                      <w:p w14:paraId="64526B3F" w14:textId="77777777" w:rsidR="00770265" w:rsidRPr="00333CEC" w:rsidRDefault="00770265" w:rsidP="00770265">
                        <w:pPr>
                          <w:pStyle w:val="NormalWeb"/>
                          <w:spacing w:after="160" w:line="276" w:lineRule="auto"/>
                          <w:jc w:val="center"/>
                          <w:rPr>
                            <w:i/>
                            <w:iCs/>
                            <w:sz w:val="22"/>
                            <w:szCs w:val="22"/>
                          </w:rPr>
                        </w:pPr>
                        <w:r w:rsidRPr="00333CEC">
                          <w:rPr>
                            <w:i/>
                            <w:iCs/>
                            <w:kern w:val="2"/>
                            <w:sz w:val="22"/>
                            <w:szCs w:val="22"/>
                          </w:rPr>
                          <w:t>Conveyor</w:t>
                        </w:r>
                      </w:p>
                    </w:txbxContent>
                  </v:textbox>
                </v:rect>
                <v:shape id="Elbow Connector 621568097" o:spid="_x0000_s1060" type="#_x0000_t34" style="position:absolute;left:11360;top:3670;width:4610;height:328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" adj="10354"/>
                <v:shape id="AutoShape 20" o:spid="_x0000_s1061" type="#_x0000_t32" style="position:absolute;left:6816;top:328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">
                  <v:stroke endarrow="block"/>
                </v:shape>
                <v:line id="Straight Connector 1749113355" o:spid="_x0000_s1062" style="position:absolute;visibility:visible;mso-wrap-style:square" from="6761,9328" to="15587,9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"/>
                <v:shape id="AutoShape 20" o:spid="_x0000_s1063" type="#_x0000_t32" style="position:absolute;left:6761;top:8508;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">
                  <v:stroke endarrow="block"/>
                </v:shape>
                <v:shape id="AutoShape 20" o:spid="_x0000_s1064" type="#_x0000_t32" style="position:absolute;left:6871;top:20809;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">
                  <v:stroke endarrow="block"/>
                </v:shape>
                <v:shape id="AutoShape 20" o:spid="_x0000_s1065" type="#_x0000_t32" style="position:absolute;left:6761;top:1362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">
                  <v:stroke endarrow="block"/>
                </v:shape>
                <w10:wrap type="tight"/>
              </v:group>
            </w:pict>
          </mc:Fallback>
        </mc:AlternateContent>
      </w:r>
    </w:p>
    <w:p w14:paraId="6624DF23" w14:textId="77777777" w:rsidR="00107349" w:rsidRDefault="00107349" w:rsidP="002F04D1">
      <w:pPr>
        <w:suppressAutoHyphens/>
        <w:autoSpaceDE/>
        <w:autoSpaceDN/>
        <w:jc w:val="both"/>
        <w:rPr>
          <w:bCs/>
          <w:sz w:val="24"/>
          <w:szCs w:val="24"/>
          <w:lang w:val="id-ID" w:eastAsia="ar-SA"/>
        </w:rPr>
      </w:pPr>
    </w:p>
    <w:p w14:paraId="6F9568D4" w14:textId="77777777" w:rsidR="00107349" w:rsidRDefault="00107349" w:rsidP="002F04D1">
      <w:pPr>
        <w:suppressAutoHyphens/>
        <w:autoSpaceDE/>
        <w:autoSpaceDN/>
        <w:jc w:val="both"/>
        <w:rPr>
          <w:bCs/>
          <w:sz w:val="24"/>
          <w:szCs w:val="24"/>
          <w:lang w:val="id-ID" w:eastAsia="ar-SA"/>
        </w:rPr>
      </w:pPr>
    </w:p>
    <w:p w14:paraId="110BD6D8" w14:textId="77777777" w:rsidR="00107349" w:rsidRDefault="00107349" w:rsidP="002F04D1">
      <w:pPr>
        <w:suppressAutoHyphens/>
        <w:autoSpaceDE/>
        <w:autoSpaceDN/>
        <w:jc w:val="both"/>
        <w:rPr>
          <w:bCs/>
          <w:sz w:val="24"/>
          <w:szCs w:val="24"/>
          <w:lang w:val="id-ID" w:eastAsia="ar-SA"/>
        </w:rPr>
      </w:pPr>
    </w:p>
    <w:p w14:paraId="39FC52B1" w14:textId="77777777" w:rsidR="00F06891" w:rsidRDefault="00F06891" w:rsidP="002F04D1">
      <w:pPr>
        <w:suppressAutoHyphens/>
        <w:autoSpaceDE/>
        <w:autoSpaceDN/>
        <w:jc w:val="both"/>
        <w:rPr>
          <w:bCs/>
          <w:sz w:val="24"/>
          <w:szCs w:val="24"/>
          <w:lang w:val="id-ID" w:eastAsia="ar-SA"/>
        </w:rPr>
      </w:pPr>
    </w:p>
    <w:p w14:paraId="4C638E7A" w14:textId="77777777" w:rsidR="00F06891" w:rsidRDefault="00F06891" w:rsidP="002F04D1">
      <w:pPr>
        <w:suppressAutoHyphens/>
        <w:autoSpaceDE/>
        <w:autoSpaceDN/>
        <w:jc w:val="both"/>
        <w:rPr>
          <w:bCs/>
          <w:sz w:val="24"/>
          <w:szCs w:val="24"/>
          <w:lang w:val="id-ID" w:eastAsia="ar-SA"/>
        </w:rPr>
      </w:pPr>
    </w:p>
    <w:p w14:paraId="00A28C3E" w14:textId="77777777" w:rsidR="00F06891" w:rsidRDefault="00F06891" w:rsidP="002F04D1">
      <w:pPr>
        <w:suppressAutoHyphens/>
        <w:autoSpaceDE/>
        <w:autoSpaceDN/>
        <w:jc w:val="both"/>
        <w:rPr>
          <w:bCs/>
          <w:sz w:val="24"/>
          <w:szCs w:val="24"/>
          <w:lang w:val="id-ID" w:eastAsia="ar-SA"/>
        </w:rPr>
      </w:pPr>
    </w:p>
    <w:p w14:paraId="0671809C" w14:textId="225DB983" w:rsidR="00770265" w:rsidRDefault="00770265" w:rsidP="002F04D1">
      <w:pPr>
        <w:suppressAutoHyphens/>
        <w:autoSpaceDE/>
        <w:autoSpaceDN/>
        <w:jc w:val="both"/>
        <w:rPr>
          <w:bCs/>
          <w:i/>
          <w:iCs/>
          <w:sz w:val="24"/>
          <w:szCs w:val="24"/>
          <w:lang w:val="id-ID" w:eastAsia="ar-SA"/>
        </w:rPr>
      </w:pPr>
      <w:r w:rsidRPr="00770265">
        <w:rPr>
          <w:bCs/>
          <w:sz w:val="24"/>
          <w:szCs w:val="24"/>
          <w:lang w:val="id-ID" w:eastAsia="ar-SA"/>
        </w:rPr>
        <w:t xml:space="preserve">Gambar 2. </w:t>
      </w:r>
      <w:r w:rsidRPr="00770265">
        <w:rPr>
          <w:bCs/>
          <w:iCs/>
          <w:sz w:val="24"/>
          <w:szCs w:val="24"/>
          <w:lang w:val="id-ID" w:eastAsia="ar-SA"/>
        </w:rPr>
        <w:t>Bagan</w:t>
      </w:r>
      <w:r w:rsidRPr="00770265">
        <w:rPr>
          <w:bCs/>
          <w:sz w:val="24"/>
          <w:szCs w:val="24"/>
          <w:lang w:val="id-ID" w:eastAsia="ar-SA"/>
        </w:rPr>
        <w:t xml:space="preserve"> alir proses angkut hasil </w:t>
      </w:r>
      <w:r w:rsidRPr="00770265">
        <w:rPr>
          <w:bCs/>
          <w:i/>
          <w:iCs/>
          <w:sz w:val="24"/>
          <w:szCs w:val="24"/>
          <w:lang w:val="id-ID" w:eastAsia="ar-SA"/>
        </w:rPr>
        <w:t>packing</w:t>
      </w:r>
      <w:r w:rsidR="002F04D1">
        <w:rPr>
          <w:bCs/>
          <w:i/>
          <w:iCs/>
          <w:sz w:val="24"/>
          <w:szCs w:val="24"/>
          <w:lang w:val="id-ID" w:eastAsia="ar-SA"/>
        </w:rPr>
        <w:t>.</w:t>
      </w:r>
    </w:p>
    <w:p w14:paraId="4D3BCAF3" w14:textId="77777777" w:rsidR="002F04D1" w:rsidRPr="00770265" w:rsidRDefault="002F04D1" w:rsidP="002F04D1">
      <w:pPr>
        <w:suppressAutoHyphens/>
        <w:autoSpaceDE/>
        <w:autoSpaceDN/>
        <w:jc w:val="both"/>
        <w:rPr>
          <w:bCs/>
          <w:sz w:val="24"/>
          <w:szCs w:val="24"/>
          <w:lang w:val="en-US" w:eastAsia="ar-SA"/>
        </w:rPr>
      </w:pPr>
    </w:p>
    <w:p w14:paraId="2B0A800E" w14:textId="77777777" w:rsidR="00F06891" w:rsidRDefault="00770265" w:rsidP="002F04D1">
      <w:pPr>
        <w:suppressAutoHyphens/>
        <w:autoSpaceDE/>
        <w:autoSpaceDN/>
        <w:ind w:firstLine="567"/>
        <w:jc w:val="both"/>
        <w:rPr>
          <w:bCs/>
          <w:sz w:val="24"/>
          <w:szCs w:val="24"/>
          <w:lang w:val="id-ID" w:eastAsia="ar-SA"/>
        </w:rPr>
      </w:pPr>
      <w:r w:rsidRPr="00770265">
        <w:rPr>
          <w:bCs/>
          <w:sz w:val="24"/>
          <w:szCs w:val="24"/>
          <w:lang w:val="id-ID" w:eastAsia="ar-SA"/>
        </w:rPr>
        <w:t xml:space="preserve"> </w:t>
      </w:r>
    </w:p>
    <w:p w14:paraId="75B6A311" w14:textId="76EADC18" w:rsidR="002F04D1" w:rsidRDefault="00770265" w:rsidP="002F04D1">
      <w:pPr>
        <w:suppressAutoHyphens/>
        <w:autoSpaceDE/>
        <w:autoSpaceDN/>
        <w:ind w:firstLine="567"/>
        <w:jc w:val="both"/>
        <w:rPr>
          <w:bCs/>
          <w:sz w:val="24"/>
          <w:szCs w:val="24"/>
          <w:lang w:val="id-ID" w:eastAsia="ar-SA"/>
        </w:rPr>
      </w:pPr>
      <w:r w:rsidRPr="00770265">
        <w:rPr>
          <w:bCs/>
          <w:sz w:val="24"/>
          <w:szCs w:val="24"/>
          <w:lang w:val="id-ID" w:eastAsia="ar-SA"/>
        </w:rPr>
        <w:lastRenderedPageBreak/>
        <w:tab/>
        <w:t xml:space="preserve">Alat angkut conveyor digunakan untuk memudahkan karyawan dalam melakukan proses pemindahan produk jadi agar tidak memakan waktu yang lama. Untuk mengetahui lebih jauh mengenai sensor pengaman yang digunakan pada alat angkut produk, maka perlu juga untuk memahami jenis dan prinsip kerja dari alat angkut </w:t>
      </w:r>
      <w:r w:rsidRPr="00770265">
        <w:rPr>
          <w:bCs/>
          <w:i/>
          <w:iCs/>
          <w:sz w:val="24"/>
          <w:szCs w:val="24"/>
          <w:lang w:val="id-ID" w:eastAsia="ar-SA"/>
        </w:rPr>
        <w:t>bag</w:t>
      </w:r>
      <w:r w:rsidRPr="00770265">
        <w:rPr>
          <w:bCs/>
          <w:sz w:val="24"/>
          <w:szCs w:val="24"/>
          <w:lang w:val="id-ID" w:eastAsia="ar-SA"/>
        </w:rPr>
        <w:t xml:space="preserve"> itu sendiri. Dengan memahami mekanisme dasar dan fungsi dari alat angkut produk dengan baik akan membantu dalam memahami penggunaan sensor dan menentukan </w:t>
      </w:r>
      <w:r w:rsidRPr="00770265">
        <w:rPr>
          <w:bCs/>
          <w:i/>
          <w:sz w:val="24"/>
          <w:szCs w:val="24"/>
          <w:lang w:val="id-ID" w:eastAsia="ar-SA"/>
        </w:rPr>
        <w:t>bag</w:t>
      </w:r>
      <w:r w:rsidRPr="00770265">
        <w:rPr>
          <w:bCs/>
          <w:sz w:val="24"/>
          <w:szCs w:val="24"/>
          <w:lang w:val="id-ID" w:eastAsia="ar-SA"/>
        </w:rPr>
        <w:t xml:space="preserve">aimana alat tersebut dapat menjamin keamanan dan efisiensi operasional. Di PT. X untuk memindahkan produk jadi menggunakan beberapa </w:t>
      </w:r>
      <w:r w:rsidRPr="00770265">
        <w:rPr>
          <w:bCs/>
          <w:i/>
          <w:iCs/>
          <w:sz w:val="24"/>
          <w:szCs w:val="24"/>
          <w:lang w:val="id-ID" w:eastAsia="ar-SA"/>
        </w:rPr>
        <w:t>belt conveyor</w:t>
      </w:r>
      <w:r w:rsidRPr="00770265">
        <w:rPr>
          <w:bCs/>
          <w:sz w:val="24"/>
          <w:szCs w:val="24"/>
          <w:lang w:val="id-ID" w:eastAsia="ar-SA"/>
        </w:rPr>
        <w:t xml:space="preserve">, semua sistem penggerak </w:t>
      </w:r>
      <w:r w:rsidRPr="00770265">
        <w:rPr>
          <w:bCs/>
          <w:i/>
          <w:iCs/>
          <w:sz w:val="24"/>
          <w:szCs w:val="24"/>
          <w:lang w:val="id-ID" w:eastAsia="ar-SA"/>
        </w:rPr>
        <w:t xml:space="preserve">belt conveyor </w:t>
      </w:r>
      <w:r w:rsidRPr="00770265">
        <w:rPr>
          <w:bCs/>
          <w:sz w:val="24"/>
          <w:szCs w:val="24"/>
          <w:lang w:val="id-ID" w:eastAsia="ar-SA"/>
        </w:rPr>
        <w:t>tersebut terhubung dengan PLC (</w:t>
      </w:r>
      <w:r w:rsidRPr="00770265">
        <w:rPr>
          <w:bCs/>
          <w:i/>
          <w:iCs/>
          <w:sz w:val="24"/>
          <w:szCs w:val="24"/>
          <w:lang w:val="id-ID" w:eastAsia="ar-SA"/>
        </w:rPr>
        <w:t>Programmable Logic Control</w:t>
      </w:r>
      <w:r w:rsidRPr="00770265">
        <w:rPr>
          <w:bCs/>
          <w:sz w:val="24"/>
          <w:szCs w:val="24"/>
          <w:lang w:val="id-ID" w:eastAsia="ar-SA"/>
        </w:rPr>
        <w:t>).</w:t>
      </w:r>
    </w:p>
    <w:p w14:paraId="2E1F17D4" w14:textId="6D401ADD" w:rsidR="00770265" w:rsidRPr="00770265" w:rsidRDefault="00770265" w:rsidP="002F04D1">
      <w:pPr>
        <w:suppressAutoHyphens/>
        <w:autoSpaceDE/>
        <w:autoSpaceDN/>
        <w:ind w:firstLine="567"/>
        <w:jc w:val="both"/>
        <w:rPr>
          <w:bCs/>
          <w:sz w:val="24"/>
          <w:szCs w:val="24"/>
          <w:lang w:val="id-ID" w:eastAsia="ar-SA"/>
        </w:rPr>
      </w:pPr>
      <w:r w:rsidRPr="00770265">
        <w:rPr>
          <w:bCs/>
          <w:sz w:val="24"/>
          <w:szCs w:val="24"/>
          <w:lang w:val="id-ID" w:eastAsia="ar-SA"/>
        </w:rPr>
        <w:t xml:space="preserve">Prinsip kerja mesin </w:t>
      </w:r>
      <w:r w:rsidRPr="00770265">
        <w:rPr>
          <w:bCs/>
          <w:i/>
          <w:sz w:val="24"/>
          <w:szCs w:val="24"/>
          <w:lang w:val="id-ID" w:eastAsia="ar-SA"/>
        </w:rPr>
        <w:t xml:space="preserve">belt conveyor </w:t>
      </w:r>
      <w:r w:rsidRPr="00770265">
        <w:rPr>
          <w:bCs/>
          <w:sz w:val="24"/>
          <w:szCs w:val="24"/>
          <w:lang w:val="id-ID" w:eastAsia="ar-SA"/>
        </w:rPr>
        <w:t xml:space="preserve">adalah memindahkan </w:t>
      </w:r>
      <w:r w:rsidRPr="00770265">
        <w:rPr>
          <w:bCs/>
          <w:i/>
          <w:iCs/>
          <w:sz w:val="24"/>
          <w:szCs w:val="24"/>
          <w:lang w:val="id-ID" w:eastAsia="ar-SA"/>
        </w:rPr>
        <w:t>bag</w:t>
      </w:r>
      <w:r w:rsidRPr="00770265">
        <w:rPr>
          <w:bCs/>
          <w:sz w:val="24"/>
          <w:szCs w:val="24"/>
          <w:lang w:val="id-ID" w:eastAsia="ar-SA"/>
        </w:rPr>
        <w:t xml:space="preserve"> tepung yang berada di atas </w:t>
      </w:r>
      <w:r w:rsidRPr="00770265">
        <w:rPr>
          <w:bCs/>
          <w:i/>
          <w:iCs/>
          <w:sz w:val="24"/>
          <w:szCs w:val="24"/>
          <w:lang w:val="id-ID" w:eastAsia="ar-SA"/>
        </w:rPr>
        <w:t xml:space="preserve">belt </w:t>
      </w:r>
      <w:r w:rsidRPr="00770265">
        <w:rPr>
          <w:bCs/>
          <w:sz w:val="24"/>
          <w:szCs w:val="24"/>
          <w:lang w:val="id-ID" w:eastAsia="ar-SA"/>
        </w:rPr>
        <w:t xml:space="preserve">(sabuk), yang dimana </w:t>
      </w:r>
      <w:r w:rsidRPr="00770265">
        <w:rPr>
          <w:bCs/>
          <w:i/>
          <w:iCs/>
          <w:sz w:val="24"/>
          <w:szCs w:val="24"/>
          <w:lang w:val="id-ID" w:eastAsia="ar-SA"/>
        </w:rPr>
        <w:t>bag</w:t>
      </w:r>
      <w:r w:rsidRPr="00770265">
        <w:rPr>
          <w:bCs/>
          <w:sz w:val="24"/>
          <w:szCs w:val="24"/>
          <w:lang w:val="id-ID" w:eastAsia="ar-SA"/>
        </w:rPr>
        <w:t xml:space="preserve"> tersebut berada dari talang </w:t>
      </w:r>
      <w:r w:rsidRPr="00770265">
        <w:rPr>
          <w:bCs/>
          <w:i/>
          <w:iCs/>
          <w:sz w:val="24"/>
          <w:szCs w:val="24"/>
          <w:lang w:val="id-ID" w:eastAsia="ar-SA"/>
        </w:rPr>
        <w:t>freeflow</w:t>
      </w:r>
      <w:r w:rsidRPr="00770265">
        <w:rPr>
          <w:bCs/>
          <w:sz w:val="24"/>
          <w:szCs w:val="24"/>
          <w:lang w:val="id-ID" w:eastAsia="ar-SA"/>
        </w:rPr>
        <w:t xml:space="preserve"> menuju </w:t>
      </w:r>
      <w:r w:rsidRPr="00770265">
        <w:rPr>
          <w:bCs/>
          <w:i/>
          <w:iCs/>
          <w:sz w:val="24"/>
          <w:szCs w:val="24"/>
          <w:lang w:val="id-ID" w:eastAsia="ar-SA"/>
        </w:rPr>
        <w:t>palletezing</w:t>
      </w:r>
      <w:r w:rsidRPr="00770265">
        <w:rPr>
          <w:bCs/>
          <w:sz w:val="24"/>
          <w:szCs w:val="24"/>
          <w:lang w:val="id-ID" w:eastAsia="ar-SA"/>
        </w:rPr>
        <w:t xml:space="preserve"> dengan menggunakan mesin </w:t>
      </w:r>
      <w:r w:rsidRPr="00770265">
        <w:rPr>
          <w:bCs/>
          <w:i/>
          <w:iCs/>
          <w:sz w:val="24"/>
          <w:szCs w:val="24"/>
          <w:lang w:val="id-ID" w:eastAsia="ar-SA"/>
        </w:rPr>
        <w:t>belt conveyor</w:t>
      </w:r>
      <w:r w:rsidRPr="00770265">
        <w:rPr>
          <w:bCs/>
          <w:sz w:val="24"/>
          <w:szCs w:val="24"/>
          <w:lang w:val="id-ID" w:eastAsia="ar-SA"/>
        </w:rPr>
        <w:t xml:space="preserve">. </w:t>
      </w:r>
      <w:r w:rsidRPr="00770265">
        <w:rPr>
          <w:bCs/>
          <w:i/>
          <w:iCs/>
          <w:sz w:val="24"/>
          <w:szCs w:val="24"/>
          <w:lang w:val="id-ID" w:eastAsia="ar-SA"/>
        </w:rPr>
        <w:t>Belt</w:t>
      </w:r>
      <w:r w:rsidRPr="00770265">
        <w:rPr>
          <w:bCs/>
          <w:sz w:val="24"/>
          <w:szCs w:val="24"/>
          <w:lang w:val="id-ID" w:eastAsia="ar-SA"/>
        </w:rPr>
        <w:t xml:space="preserve"> digerakkan oleh </w:t>
      </w:r>
      <w:r w:rsidRPr="00770265">
        <w:rPr>
          <w:bCs/>
          <w:i/>
          <w:iCs/>
          <w:sz w:val="24"/>
          <w:szCs w:val="24"/>
          <w:lang w:val="id-ID" w:eastAsia="ar-SA"/>
        </w:rPr>
        <w:t>drive / head pulley</w:t>
      </w:r>
      <w:r w:rsidRPr="00770265">
        <w:rPr>
          <w:bCs/>
          <w:sz w:val="24"/>
          <w:szCs w:val="24"/>
          <w:lang w:val="id-ID" w:eastAsia="ar-SA"/>
        </w:rPr>
        <w:t xml:space="preserve"> dengan menggunakan motor penggerak</w:t>
      </w:r>
      <w:r w:rsidRPr="00770265">
        <w:rPr>
          <w:bCs/>
          <w:sz w:val="24"/>
          <w:szCs w:val="24"/>
          <w:lang w:val="id-ID" w:eastAsia="ar-SA"/>
        </w:rPr>
        <w:fldChar w:fldCharType="begin" w:fldLock="1"/>
      </w:r>
      <w:r w:rsidR="007D3C59">
        <w:rPr>
          <w:bCs/>
          <w:sz w:val="24"/>
          <w:szCs w:val="24"/>
          <w:lang w:val="id-ID" w:eastAsia="ar-SA"/>
        </w:rPr>
        <w:instrText>ADDIN CSL_CITATION {"citationItems":[{"id":"ITEM-1","itemData":{"DOI":"10.33369/teknosia.v18i1.34944","ISSN":"1978-8819","abstract":"Abstrak: Belt conveyor berfungsi untuk memindahkan barang dalam jumlah banyak secara terus menerus dari ujung konveyor (awal) ke ujung konveyor yang lain (akhir). Adapun Prinsip kerja dari belt conveyor terdiri dari komponen utama dari mesin berupa sabuk yang prinsip kerjanya mengangkut material yang akan dipindahkan dari kapal bongkar muat atau dari reclaimer hopper. Bentuk fisik dari belt adalah sabuk yang memanjang di sepanjang conveyor. Perawatan pada belt conveyor dilakukan secara berkala, seperti perawatan mingguan dan perawatan bulanan. pemeliharaan pada setiap komponen. Perawatan berkala ini dilakukan mulai dari tahap pemeriksaan kerusakan dan tahap penggantian komponen yang rusak. Menganalisa dan mengamati mesin belt conveyor dengan mengumpulkan data-data masalah yang dapat merusak mesin belt conveyor dan dapat menghambat proses produksi\r  \r Kata kunci: konveyor sabuk, pemeliharaan preventif","author":[{"dropping-particle":"","family":"Saputra","given":"Anjas","non-dropping-particle":"","parse-names":false,"suffix":""},{"dropping-particle":"","family":"Helmizar","given":"","non-dropping-particle":"","parse-names":false,"suffix":""},{"dropping-particle":"","family":"Witanto","given":"Yovan","non-dropping-particle":"","parse-names":false,"suffix":""}],"container-title":"Teknosia","id":"ITEM-1","issue":"1","issued":{"date-parts":[["2024"]]},"page":"21-29","title":"Perawatan Mesin Belt Conveyor","type":"article-journal","volume":"18"},"uris":["http://www.mendeley.com/documents/?uuid=13213521-5ec8-4d0b-83ac-41614a44c1e9"]}],"mendeley":{"formattedCitation":"[15]","plainTextFormattedCitation":"[15]","previouslyFormattedCitation":"[15]"},"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5]</w:t>
      </w:r>
      <w:r w:rsidRPr="00770265">
        <w:rPr>
          <w:bCs/>
          <w:sz w:val="24"/>
          <w:szCs w:val="24"/>
          <w:lang w:val="id-ID" w:eastAsia="ar-SA"/>
        </w:rPr>
        <w:fldChar w:fldCharType="end"/>
      </w:r>
      <w:r w:rsidRPr="00770265">
        <w:rPr>
          <w:bCs/>
          <w:sz w:val="24"/>
          <w:szCs w:val="24"/>
          <w:lang w:val="id-ID" w:eastAsia="ar-SA"/>
        </w:rPr>
        <w:t xml:space="preserve">. Bagian penggerak </w:t>
      </w:r>
      <w:r w:rsidRPr="00770265">
        <w:rPr>
          <w:bCs/>
          <w:i/>
          <w:iCs/>
          <w:sz w:val="24"/>
          <w:szCs w:val="24"/>
          <w:lang w:val="id-ID" w:eastAsia="ar-SA"/>
        </w:rPr>
        <w:t>head pulley</w:t>
      </w:r>
      <w:r w:rsidRPr="00770265">
        <w:rPr>
          <w:bCs/>
          <w:sz w:val="24"/>
          <w:szCs w:val="24"/>
          <w:lang w:val="id-ID" w:eastAsia="ar-SA"/>
        </w:rPr>
        <w:t xml:space="preserve"> dengan menggunakan motor listrik yang diteruskan ke </w:t>
      </w:r>
      <w:r w:rsidRPr="00770265">
        <w:rPr>
          <w:bCs/>
          <w:i/>
          <w:iCs/>
          <w:sz w:val="24"/>
          <w:szCs w:val="24"/>
          <w:lang w:val="id-ID" w:eastAsia="ar-SA"/>
        </w:rPr>
        <w:t>gear reducer</w:t>
      </w:r>
      <w:r w:rsidRPr="00770265">
        <w:rPr>
          <w:bCs/>
          <w:sz w:val="24"/>
          <w:szCs w:val="24"/>
          <w:lang w:val="id-ID" w:eastAsia="ar-SA"/>
        </w:rPr>
        <w:t xml:space="preserve"> dengan </w:t>
      </w:r>
      <w:r w:rsidRPr="00770265">
        <w:rPr>
          <w:bCs/>
          <w:i/>
          <w:iCs/>
          <w:sz w:val="24"/>
          <w:szCs w:val="24"/>
          <w:lang w:val="id-ID" w:eastAsia="ar-SA"/>
        </w:rPr>
        <w:t>coupling</w:t>
      </w:r>
      <w:r w:rsidRPr="00770265">
        <w:rPr>
          <w:bCs/>
          <w:sz w:val="24"/>
          <w:szCs w:val="24"/>
          <w:lang w:val="id-ID" w:eastAsia="ar-SA"/>
        </w:rPr>
        <w:t xml:space="preserve"> diteruskan kembali ke </w:t>
      </w:r>
      <w:r w:rsidRPr="00770265">
        <w:rPr>
          <w:bCs/>
          <w:i/>
          <w:iCs/>
          <w:sz w:val="24"/>
          <w:szCs w:val="24"/>
          <w:lang w:val="id-ID" w:eastAsia="ar-SA"/>
        </w:rPr>
        <w:t>head pulley</w:t>
      </w:r>
      <w:r w:rsidRPr="00770265">
        <w:rPr>
          <w:bCs/>
          <w:sz w:val="24"/>
          <w:szCs w:val="24"/>
          <w:lang w:val="id-ID" w:eastAsia="ar-SA"/>
        </w:rPr>
        <w:t xml:space="preserve"> </w:t>
      </w:r>
      <w:r w:rsidRPr="00770265">
        <w:rPr>
          <w:bCs/>
          <w:sz w:val="24"/>
          <w:szCs w:val="24"/>
          <w:lang w:val="id-ID" w:eastAsia="ar-SA"/>
        </w:rPr>
        <w:fldChar w:fldCharType="begin" w:fldLock="1"/>
      </w:r>
      <w:r w:rsidR="007D3C59">
        <w:rPr>
          <w:bCs/>
          <w:sz w:val="24"/>
          <w:szCs w:val="24"/>
          <w:lang w:val="id-ID" w:eastAsia="ar-SA"/>
        </w:rPr>
        <w:instrText>ADDIN CSL_CITATION {"citationItems":[{"id":"ITEM-1","itemData":{"DOI":"10.33795/jtia.v9i1.18","ISSN":"2460-5549","abstract":"Pendistribusian bahan baku maupun hasil produksi pada dunia industri dilakukan oleh alat pemindah bahan, seperti conveyor. Conveyor memiliki beberapa jenis, yaitu belt conveyor, screw conveyor, apron conveyor, dan pneumatic conveyor. Belt conveyor merupakan peralatan angkut material secara horizontal dengan cara mentransport muatan berupa unit maupun curah di atas sabuk yang digerakkan oleh drive / head pulley yang terhubung dengan puli transmisi, gear box, dan motor induksi 3 fasa 1,5 kW. Pengaturan kecepatan pada belt conveyor dilakukan oleh VSD dengan mode pengoperasian nLd melalui perubahan frekuensi yang dibutuhkan. Perencanaan dan pembuatan modul pembebanan belt conveyor memiliki kapasitas 6 ton/jam (100 kg/menit) dengan kecepatan 0,05 m/s dan diharapkan dapat digunakan untuk kegiatan praktikum mahasiswa di Laboratorium Gedung AL 1.01 Politeknik Negeri Malang. Rancang bangun modul pembebanan belt conveyor ini bertujuan untuk mengetahui perancangan, pembuatan, dan pengujian belt conveyor menggunakan motor induksi 3 phasa 1,5kW dan VSD sebagai speed controller. Selain itu juga mengetahui pengaruh variasi beban dan frekuensi terhadap kecepatan laju belt conveyor. Sehingga dengan model pembebanan tersebut dapat diketahui karakteristik modul berupa arus input motor, daya input, kecepatan motor, slip, efisiensi, dan kecepatan belt conveyor","author":[{"dropping-particle":"","family":"Sigi Syah Wibowo","given":"","non-dropping-particle":"","parse-names":false,"suffix":""},{"dropping-particle":"","family":"Abdul Manaf","given":"","non-dropping-particle":"","parse-names":false,"suffix":""},{"dropping-particle":"","family":"Tresna Umar","given":"","non-dropping-particle":"","parse-names":false,"suffix":""}],"container-title":"Jurnal Teknik Ilmu Dan Aplikasi","id":"ITEM-1","issue":"1","issued":{"date-parts":[["2021"]]},"page":"91-96","title":"Analisis Pembebanan Belt Conveyor Menggunakan Motor Induksi 3 Fase 1,5 Kw Dan Vsd Sebagai Speed Controller","type":"article-journal","volume":"9"},"uris":["http://www.mendeley.com/documents/?uuid=29acdc62-895d-4b33-b50d-cafb658f33e4"]}],"mendeley":{"formattedCitation":"[16]","plainTextFormattedCitation":"[16]","previouslyFormattedCitation":"[16]"},"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6]</w:t>
      </w:r>
      <w:r w:rsidRPr="00770265">
        <w:rPr>
          <w:bCs/>
          <w:sz w:val="24"/>
          <w:szCs w:val="24"/>
          <w:lang w:val="id-ID" w:eastAsia="ar-SA"/>
        </w:rPr>
        <w:fldChar w:fldCharType="end"/>
      </w:r>
      <w:r w:rsidRPr="00770265">
        <w:rPr>
          <w:bCs/>
          <w:sz w:val="24"/>
          <w:szCs w:val="24"/>
          <w:lang w:val="id-ID" w:eastAsia="ar-SA"/>
        </w:rPr>
        <w:t>.</w:t>
      </w:r>
    </w:p>
    <w:p w14:paraId="79E1F97A" w14:textId="30275077" w:rsidR="00770265" w:rsidRPr="00770265" w:rsidRDefault="0079553A" w:rsidP="00770265">
      <w:pPr>
        <w:suppressAutoHyphens/>
        <w:autoSpaceDE/>
        <w:autoSpaceDN/>
        <w:ind w:firstLine="567"/>
        <w:jc w:val="both"/>
        <w:rPr>
          <w:bCs/>
          <w:sz w:val="24"/>
          <w:szCs w:val="24"/>
          <w:lang w:val="id-ID" w:eastAsia="ar-SA"/>
        </w:rPr>
      </w:pPr>
      <w:r w:rsidRPr="00770265">
        <w:rPr>
          <w:bCs/>
          <w:noProof/>
          <w:sz w:val="24"/>
          <w:szCs w:val="24"/>
          <w:lang w:val="en-US" w:eastAsia="ar-SA"/>
        </w:rPr>
        <w:drawing>
          <wp:anchor distT="0" distB="0" distL="114300" distR="114300" simplePos="0" relativeHeight="251667456" behindDoc="1" locked="0" layoutInCell="1" allowOverlap="1" wp14:anchorId="6CFA4D3F" wp14:editId="552A5C9A">
            <wp:simplePos x="0" y="0"/>
            <wp:positionH relativeFrom="margin">
              <wp:posOffset>3223260</wp:posOffset>
            </wp:positionH>
            <wp:positionV relativeFrom="paragraph">
              <wp:posOffset>95250</wp:posOffset>
            </wp:positionV>
            <wp:extent cx="2758440" cy="1356360"/>
            <wp:effectExtent l="0" t="0" r="3810" b="0"/>
            <wp:wrapSquare wrapText="bothSides"/>
            <wp:docPr id="733832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32973" name="Picture 1"/>
                    <pic:cNvPicPr/>
                  </pic:nvPicPr>
                  <pic:blipFill rotWithShape="1">
                    <a:blip r:embed="rId16" cstate="print">
                      <a:extLst>
                        <a:ext uri="{28A0092B-C50C-407E-A947-70E740481C1C}">
                          <a14:useLocalDpi xmlns:a14="http://schemas.microsoft.com/office/drawing/2010/main" val="0"/>
                        </a:ext>
                      </a:extLst>
                    </a:blip>
                    <a:srcRect l="732" t="11929" r="303" b="16080"/>
                    <a:stretch/>
                  </pic:blipFill>
                  <pic:spPr bwMode="auto">
                    <a:xfrm>
                      <a:off x="0" y="0"/>
                      <a:ext cx="2758440" cy="135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265" w:rsidRPr="00770265">
        <w:rPr>
          <w:bCs/>
          <w:noProof/>
          <w:sz w:val="24"/>
          <w:szCs w:val="24"/>
          <w:lang w:val="id-ID" w:eastAsia="ar-SA"/>
        </w:rPr>
        <w:drawing>
          <wp:inline distT="0" distB="0" distL="0" distR="0" wp14:anchorId="15B8C1F7" wp14:editId="5FFEA202">
            <wp:extent cx="2087097" cy="1326515"/>
            <wp:effectExtent l="0" t="0" r="8890" b="6985"/>
            <wp:docPr id="275934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934540" name="Picture 27593454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96979" cy="1332796"/>
                    </a:xfrm>
                    <a:prstGeom prst="rect">
                      <a:avLst/>
                    </a:prstGeom>
                  </pic:spPr>
                </pic:pic>
              </a:graphicData>
            </a:graphic>
          </wp:inline>
        </w:drawing>
      </w:r>
    </w:p>
    <w:p w14:paraId="6D2CB8E0" w14:textId="6D4E417F" w:rsidR="00770265" w:rsidRPr="00770265" w:rsidRDefault="009C29D8" w:rsidP="009C29D8">
      <w:pPr>
        <w:suppressAutoHyphens/>
        <w:autoSpaceDE/>
        <w:autoSpaceDN/>
        <w:jc w:val="both"/>
        <w:rPr>
          <w:bCs/>
          <w:sz w:val="24"/>
          <w:szCs w:val="24"/>
          <w:lang w:val="id-ID" w:eastAsia="ar-SA"/>
        </w:rPr>
      </w:pPr>
      <w:r>
        <w:rPr>
          <w:b/>
          <w:sz w:val="24"/>
          <w:szCs w:val="24"/>
          <w:lang w:val="id-ID" w:eastAsia="ar-SA"/>
        </w:rPr>
        <w:t xml:space="preserve">    </w:t>
      </w:r>
      <w:r w:rsidR="00770265" w:rsidRPr="00770265">
        <w:rPr>
          <w:bCs/>
          <w:sz w:val="24"/>
          <w:szCs w:val="24"/>
          <w:lang w:val="id-ID" w:eastAsia="ar-SA"/>
        </w:rPr>
        <w:t>Gambar 3. Bagian-bagian belt conveyor</w:t>
      </w:r>
      <w:r>
        <w:rPr>
          <w:bCs/>
          <w:sz w:val="24"/>
          <w:szCs w:val="24"/>
          <w:lang w:val="id-ID" w:eastAsia="ar-SA"/>
        </w:rPr>
        <w:t>.</w:t>
      </w:r>
    </w:p>
    <w:p w14:paraId="65D083CF" w14:textId="6BBDD84A" w:rsidR="00770265" w:rsidRPr="00770265" w:rsidRDefault="00770265" w:rsidP="009C29D8">
      <w:pPr>
        <w:suppressAutoHyphens/>
        <w:autoSpaceDE/>
        <w:autoSpaceDN/>
        <w:ind w:firstLine="567"/>
        <w:jc w:val="both"/>
        <w:rPr>
          <w:bCs/>
          <w:sz w:val="24"/>
          <w:szCs w:val="24"/>
          <w:lang w:val="id-ID" w:eastAsia="ar-SA"/>
        </w:rPr>
      </w:pPr>
      <w:r w:rsidRPr="00770265">
        <w:rPr>
          <w:bCs/>
          <w:sz w:val="24"/>
          <w:szCs w:val="24"/>
          <w:lang w:val="id-ID" w:eastAsia="ar-SA"/>
        </w:rPr>
        <w:tab/>
      </w:r>
    </w:p>
    <w:p w14:paraId="30E5314D" w14:textId="77777777" w:rsidR="009C29D8" w:rsidRPr="009C29D8" w:rsidRDefault="00770265" w:rsidP="009C29D8">
      <w:pPr>
        <w:numPr>
          <w:ilvl w:val="0"/>
          <w:numId w:val="4"/>
        </w:numPr>
        <w:suppressAutoHyphens/>
        <w:autoSpaceDE/>
        <w:autoSpaceDN/>
        <w:jc w:val="both"/>
        <w:rPr>
          <w:b/>
          <w:sz w:val="24"/>
          <w:szCs w:val="24"/>
          <w:lang w:val="en-US" w:eastAsia="ar-SA"/>
        </w:rPr>
      </w:pPr>
      <w:bookmarkStart w:id="0" w:name="_Hlk189947565"/>
      <w:r w:rsidRPr="00770265">
        <w:rPr>
          <w:b/>
          <w:sz w:val="24"/>
          <w:szCs w:val="24"/>
          <w:lang w:val="id-ID" w:eastAsia="ar-SA"/>
        </w:rPr>
        <w:t xml:space="preserve">Cara Kerja Sistem Conveyor dengan Sensor Infrared dan PLC </w:t>
      </w:r>
      <w:r w:rsidRPr="00770265">
        <w:rPr>
          <w:b/>
          <w:i/>
          <w:sz w:val="24"/>
          <w:szCs w:val="24"/>
          <w:lang w:val="id-ID" w:eastAsia="ar-SA"/>
        </w:rPr>
        <w:t>Interlock</w:t>
      </w:r>
      <w:r w:rsidRPr="00770265">
        <w:rPr>
          <w:b/>
          <w:sz w:val="24"/>
          <w:szCs w:val="24"/>
          <w:lang w:val="id-ID" w:eastAsia="ar-SA"/>
        </w:rPr>
        <w:t xml:space="preserve"> pada proses </w:t>
      </w:r>
      <w:r w:rsidRPr="00770265">
        <w:rPr>
          <w:b/>
          <w:i/>
          <w:sz w:val="24"/>
          <w:szCs w:val="24"/>
          <w:lang w:val="id-ID" w:eastAsia="ar-SA"/>
        </w:rPr>
        <w:t xml:space="preserve">packaging </w:t>
      </w:r>
      <w:r w:rsidRPr="00770265">
        <w:rPr>
          <w:b/>
          <w:sz w:val="24"/>
          <w:szCs w:val="24"/>
          <w:lang w:val="id-ID" w:eastAsia="ar-SA"/>
        </w:rPr>
        <w:t>tepung 25 KG</w:t>
      </w:r>
      <w:bookmarkEnd w:id="0"/>
      <w:r w:rsidR="009C29D8">
        <w:rPr>
          <w:b/>
          <w:sz w:val="24"/>
          <w:szCs w:val="24"/>
          <w:lang w:val="id-ID" w:eastAsia="ar-SA"/>
        </w:rPr>
        <w:t>.</w:t>
      </w:r>
    </w:p>
    <w:p w14:paraId="576C277A" w14:textId="4F537716" w:rsidR="006B5318" w:rsidRDefault="00770265" w:rsidP="006B5318">
      <w:pPr>
        <w:suppressAutoHyphens/>
        <w:autoSpaceDE/>
        <w:autoSpaceDN/>
        <w:ind w:left="360" w:firstLine="349"/>
        <w:jc w:val="both"/>
        <w:rPr>
          <w:b/>
          <w:sz w:val="24"/>
          <w:szCs w:val="24"/>
          <w:lang w:val="id-ID" w:eastAsia="ar-SA"/>
        </w:rPr>
      </w:pPr>
      <w:r w:rsidRPr="00770265">
        <w:rPr>
          <w:bCs/>
          <w:sz w:val="24"/>
          <w:szCs w:val="24"/>
          <w:lang w:val="id-ID" w:eastAsia="ar-SA"/>
        </w:rPr>
        <w:t>Teknik otomasi industri pertama kali digunakan oleh Gubernur James Watt sekitar abad ke-18 untuk mengendalikan kecepatan mesin. Sistem otomasi merupakan hal yang paling umum dalam dunia industri</w:t>
      </w:r>
      <w:r w:rsidRPr="00770265">
        <w:rPr>
          <w:bCs/>
          <w:sz w:val="24"/>
          <w:szCs w:val="24"/>
          <w:lang w:val="pt-BR" w:eastAsia="ar-SA"/>
        </w:rPr>
        <w:fldChar w:fldCharType="begin" w:fldLock="1"/>
      </w:r>
      <w:r w:rsidR="007D3C59">
        <w:rPr>
          <w:bCs/>
          <w:sz w:val="24"/>
          <w:szCs w:val="24"/>
          <w:lang w:val="id-ID" w:eastAsia="ar-SA"/>
        </w:rPr>
        <w:instrText>ADDIN CSL_CITATION {"citationItems":[{"id":"ITEM-1","itemData":{"ISSN":"2722-5089","author":[{"dropping-particle":"","family":"Sanam","given":"Sanam","non-dropping-particle":"","parse-names":false,"suffix":""},{"dropping-particle":"","family":"Azpah","given":"Inda Aidatul","non-dropping-particle":"","parse-names":false,"suffix":""},{"dropping-particle":"","family":"Bohari","given":"Bohari","non-dropping-particle":"","parse-names":false,"suffix":""},{"dropping-particle":"","family":"Abdillah","given":"Hamid","non-dropping-particle":"","parse-names":false,"suffix":""},{"dropping-particle":"","family":"Putra","given":"Ananda Yutho Wibisono","non-dropping-particle":"","parse-names":false,"suffix":""}],"container-title":"Accurate: Journal of Mechanical Engineering and Science","id":"ITEM-1","issue":"1","issued":{"date-parts":[["2024"]]},"page":"8-15","title":"PENERAPAN SISTEM OTOMASI DALAM PEMBERIAN PAKAN IKAN LELE GUNA MENGEFISIENSI WAKTU","type":"article-journal","volume":"5"},"uris":["http://www.mendeley.com/documents/?uuid=5f02a2be-ae4e-427f-a33b-dfc25b72b459"]}],"mendeley":{"formattedCitation":"[17]","plainTextFormattedCitation":"[17]","previouslyFormattedCitation":"[17]"},"properties":{"noteIndex":0},"schema":"https://github.com/citation-style-language/schema/raw/master/csl-citation.json"}</w:instrText>
      </w:r>
      <w:r w:rsidRPr="00770265">
        <w:rPr>
          <w:bCs/>
          <w:sz w:val="24"/>
          <w:szCs w:val="24"/>
          <w:lang w:val="pt-BR" w:eastAsia="ar-SA"/>
        </w:rPr>
        <w:fldChar w:fldCharType="separate"/>
      </w:r>
      <w:r w:rsidR="00905379" w:rsidRPr="00905379">
        <w:rPr>
          <w:bCs/>
          <w:noProof/>
          <w:sz w:val="24"/>
          <w:szCs w:val="24"/>
          <w:lang w:val="id-ID" w:eastAsia="ar-SA"/>
        </w:rPr>
        <w:t>[17]</w:t>
      </w:r>
      <w:r w:rsidRPr="00770265">
        <w:rPr>
          <w:bCs/>
          <w:sz w:val="24"/>
          <w:szCs w:val="24"/>
          <w:lang w:val="pt-BR" w:eastAsia="ar-SA"/>
        </w:rPr>
        <w:fldChar w:fldCharType="end"/>
      </w:r>
      <w:r w:rsidRPr="00770265">
        <w:rPr>
          <w:bCs/>
          <w:sz w:val="24"/>
          <w:szCs w:val="24"/>
          <w:lang w:val="id-ID" w:eastAsia="ar-SA"/>
        </w:rPr>
        <w:t xml:space="preserve">. Sistem conveyor </w:t>
      </w:r>
      <w:r w:rsidRPr="00770265">
        <w:rPr>
          <w:bCs/>
          <w:sz w:val="24"/>
          <w:szCs w:val="24"/>
          <w:lang w:val="id-ID" w:eastAsia="ar-SA"/>
        </w:rPr>
        <w:t xml:space="preserve">yang dijelaskan berfungsi untuk memindahkan produk dari proses pengemasan hingga penataan pallet. Penerapan penggunaan sistem </w:t>
      </w:r>
      <w:r w:rsidRPr="00770265">
        <w:rPr>
          <w:bCs/>
          <w:i/>
          <w:sz w:val="24"/>
          <w:szCs w:val="24"/>
          <w:lang w:val="id-ID" w:eastAsia="ar-SA"/>
        </w:rPr>
        <w:t>interlock</w:t>
      </w:r>
      <w:r w:rsidRPr="00770265">
        <w:rPr>
          <w:bCs/>
          <w:sz w:val="24"/>
          <w:szCs w:val="24"/>
          <w:lang w:val="id-ID" w:eastAsia="ar-SA"/>
        </w:rPr>
        <w:t xml:space="preserve"> dimana sensor pengaman berfungsi untuk mengetahui jenis dan prinsip kerja dari alat angkut yang digunakan. Pada produk alat angkut terdapat sensor pengaman, jenis sensor pengaman yang digunakan yaitu berupa sensor yang digunakan se</w:t>
      </w:r>
      <w:r w:rsidRPr="00770265">
        <w:rPr>
          <w:bCs/>
          <w:i/>
          <w:sz w:val="24"/>
          <w:szCs w:val="24"/>
          <w:lang w:val="id-ID" w:eastAsia="ar-SA"/>
        </w:rPr>
        <w:t>bag</w:t>
      </w:r>
      <w:r w:rsidRPr="00770265">
        <w:rPr>
          <w:bCs/>
          <w:sz w:val="24"/>
          <w:szCs w:val="24"/>
          <w:lang w:val="id-ID" w:eastAsia="ar-SA"/>
        </w:rPr>
        <w:t>ai pengaman agar proses pemindahan produk (</w:t>
      </w:r>
      <w:r w:rsidRPr="00770265">
        <w:rPr>
          <w:bCs/>
          <w:i/>
          <w:iCs/>
          <w:sz w:val="24"/>
          <w:szCs w:val="24"/>
          <w:lang w:val="id-ID" w:eastAsia="ar-SA"/>
        </w:rPr>
        <w:t>bag</w:t>
      </w:r>
      <w:r w:rsidRPr="00770265">
        <w:rPr>
          <w:bCs/>
          <w:sz w:val="24"/>
          <w:szCs w:val="24"/>
          <w:lang w:val="id-ID" w:eastAsia="ar-SA"/>
        </w:rPr>
        <w:t xml:space="preserve">) dapat berjalan dengan lancar, sensor yang terpasang pada alat angkut dihubungkan dengan PLC pada monitor agar karyawan dapat dengan mudah melihat kendala yang dialami oleh alat angkut produk. </w:t>
      </w:r>
    </w:p>
    <w:p w14:paraId="2332C56F" w14:textId="015BAFCD" w:rsidR="00770265" w:rsidRPr="00770265" w:rsidRDefault="00770265" w:rsidP="006B5318">
      <w:pPr>
        <w:suppressAutoHyphens/>
        <w:autoSpaceDE/>
        <w:autoSpaceDN/>
        <w:ind w:left="360" w:firstLine="349"/>
        <w:jc w:val="both"/>
        <w:rPr>
          <w:b/>
          <w:sz w:val="24"/>
          <w:szCs w:val="24"/>
          <w:lang w:val="en-US" w:eastAsia="ar-SA"/>
        </w:rPr>
      </w:pPr>
      <w:r w:rsidRPr="00770265">
        <w:rPr>
          <w:bCs/>
          <w:sz w:val="24"/>
          <w:szCs w:val="24"/>
          <w:lang w:val="id-ID" w:eastAsia="ar-SA"/>
        </w:rPr>
        <w:t xml:space="preserve">PLC bersifat personal </w:t>
      </w:r>
      <w:r w:rsidRPr="00770265">
        <w:rPr>
          <w:bCs/>
          <w:i/>
          <w:iCs/>
          <w:sz w:val="24"/>
          <w:szCs w:val="24"/>
          <w:lang w:val="id-ID" w:eastAsia="ar-SA"/>
        </w:rPr>
        <w:t>user friendly</w:t>
      </w:r>
      <w:r w:rsidRPr="00770265">
        <w:rPr>
          <w:bCs/>
          <w:sz w:val="24"/>
          <w:szCs w:val="24"/>
          <w:lang w:val="id-ID" w:eastAsia="ar-SA"/>
        </w:rPr>
        <w:t>, dalam hal ini PLC merupakan komputer khusus yang berfungsi se</w:t>
      </w:r>
      <w:r w:rsidRPr="00770265">
        <w:rPr>
          <w:bCs/>
          <w:i/>
          <w:sz w:val="24"/>
          <w:szCs w:val="24"/>
          <w:lang w:val="id-ID" w:eastAsia="ar-SA"/>
        </w:rPr>
        <w:t>bag</w:t>
      </w:r>
      <w:r w:rsidRPr="00770265">
        <w:rPr>
          <w:bCs/>
          <w:sz w:val="24"/>
          <w:szCs w:val="24"/>
          <w:lang w:val="id-ID" w:eastAsia="ar-SA"/>
        </w:rPr>
        <w:t xml:space="preserve">ai pengontrol dari suatu proses produk </w:t>
      </w:r>
      <w:r w:rsidRPr="00770265">
        <w:rPr>
          <w:bCs/>
          <w:sz w:val="24"/>
          <w:szCs w:val="24"/>
          <w:lang w:val="id-ID" w:eastAsia="ar-SA"/>
        </w:rPr>
        <w:fldChar w:fldCharType="begin" w:fldLock="1"/>
      </w:r>
      <w:r w:rsidR="007D3C59">
        <w:rPr>
          <w:bCs/>
          <w:sz w:val="24"/>
          <w:szCs w:val="24"/>
          <w:lang w:val="id-ID" w:eastAsia="ar-SA"/>
        </w:rPr>
        <w:instrText>ADDIN CSL_CITATION {"citationItems":[{"id":"ITEM-1","itemData":{"abstract":"Perkembangan teknologi dewasa ini berkembang sangat pesat, dimana peralatan-peralatan modern diciptakan untuk mempermudah dan mempercepat suatu proses kerja. Dengan kemajuan inilah energi listrik merupakan pembantu untuk melakukan proses kerja. Di dalam mempermudah proses kerja biasanya merujuk pada sistem otomatis pengontrolan, yang salah satunya adalah PLC (Programmable Logic Controller). Dimana PLC dalam hal ini mampu mengontrol peralatan Building Automation System (BAS) diantaranya yaitu Air Condisioner (AC), lampu dan stop kontak di suatu ruangan yang disesuaikan pengaturannya melalui setting waktu dalam pemograman yang telah tersedia di PLC itu sendiri, seperti @ (weekly timer), *0 (calender timer), T (timer). Khusus untuk AC dan pengontrolannya menggunakan sensor Infra Red yang dapat mendeteksi atau tidaknya seseorang yang bergerak di daerah pendeteksian sensor tersebut. Dengan adanya PLC sebagai pengontrol utama peralatan Building automation  System (BAS) seluruh sistem di dalam gedung dapat bekerja secara otomatis dan manual serta mengupayakan agar mempermudah dan memperingan pekerjaan manusia di area gedung maupun ruangan sekaligus memberikan penghematan dalam hal pemakaian daya listrik.","author":[{"dropping-particle":"","family":"Yuhendri","given":"Dedek","non-dropping-particle":"","parse-names":false,"suffix":""}],"container-title":"JET (Journal of Electrical Technology)","id":"ITEM-1","issue":"3","issued":{"date-parts":[["2018"]]},"page":"121-127","title":"Penggunaan PLC Sebagai Pengontrol Peralatan  Building Automatis","type":"article-journal","volume":"3"},"uris":["http://www.mendeley.com/documents/?uuid=8cf99935-7d41-4249-98bc-5509ecd18fc8"]}],"mendeley":{"formattedCitation":"[18]","plainTextFormattedCitation":"[18]","previouslyFormattedCitation":"[18]"},"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8]</w:t>
      </w:r>
      <w:r w:rsidRPr="00770265">
        <w:rPr>
          <w:bCs/>
          <w:sz w:val="24"/>
          <w:szCs w:val="24"/>
          <w:lang w:val="id-ID" w:eastAsia="ar-SA"/>
        </w:rPr>
        <w:fldChar w:fldCharType="end"/>
      </w:r>
      <w:r w:rsidRPr="00770265">
        <w:rPr>
          <w:bCs/>
          <w:sz w:val="24"/>
          <w:szCs w:val="24"/>
          <w:lang w:val="id-ID" w:eastAsia="ar-SA"/>
        </w:rPr>
        <w:t xml:space="preserve">. PLC ini dapat dihubungkan langsung ke sensor melalui suatu program. </w:t>
      </w:r>
      <w:r w:rsidRPr="00770265">
        <w:rPr>
          <w:bCs/>
          <w:sz w:val="24"/>
          <w:szCs w:val="24"/>
          <w:lang w:val="pt-BR" w:eastAsia="ar-SA"/>
        </w:rPr>
        <w:t xml:space="preserve">Pada sistem alat angkut otomasi ini, di PT. X sensor yang digunakan yaitu sensor infrared. </w:t>
      </w:r>
      <w:r w:rsidRPr="00770265">
        <w:rPr>
          <w:bCs/>
          <w:sz w:val="24"/>
          <w:szCs w:val="24"/>
          <w:lang w:val="en-US" w:eastAsia="ar-SA"/>
        </w:rPr>
        <w:t>Dimana terdapat enam conveyor yang masing-masing dilengkapi dengan sensor infrared untuk mendeteksi keberadaan produk.</w:t>
      </w:r>
    </w:p>
    <w:p w14:paraId="6DCCFB07" w14:textId="39AAD14B" w:rsidR="00770265" w:rsidRDefault="00770265" w:rsidP="00770265">
      <w:pPr>
        <w:suppressAutoHyphens/>
        <w:autoSpaceDE/>
        <w:autoSpaceDN/>
        <w:ind w:firstLine="567"/>
        <w:jc w:val="both"/>
        <w:rPr>
          <w:bCs/>
          <w:sz w:val="24"/>
          <w:szCs w:val="24"/>
          <w:lang w:val="id-ID" w:eastAsia="ar-SA"/>
        </w:rPr>
      </w:pPr>
      <w:r w:rsidRPr="00770265">
        <w:rPr>
          <w:bCs/>
          <w:sz w:val="24"/>
          <w:szCs w:val="24"/>
          <w:lang w:val="id-ID" w:eastAsia="ar-SA"/>
        </w:rPr>
        <w:t>Gambar 4. Blok Diagram System</w:t>
      </w:r>
      <w:r w:rsidR="00E41953">
        <w:rPr>
          <w:bCs/>
          <w:sz w:val="24"/>
          <w:szCs w:val="24"/>
          <w:lang w:val="id-ID" w:eastAsia="ar-SA"/>
        </w:rPr>
        <w:t>.</w:t>
      </w:r>
    </w:p>
    <w:p w14:paraId="19786209" w14:textId="77777777" w:rsidR="00E41953" w:rsidRPr="00770265" w:rsidRDefault="00E41953" w:rsidP="00770265">
      <w:pPr>
        <w:suppressAutoHyphens/>
        <w:autoSpaceDE/>
        <w:autoSpaceDN/>
        <w:ind w:firstLine="567"/>
        <w:jc w:val="both"/>
        <w:rPr>
          <w:bCs/>
          <w:sz w:val="24"/>
          <w:szCs w:val="24"/>
          <w:lang w:val="id-ID" w:eastAsia="ar-SA"/>
        </w:rPr>
      </w:pPr>
    </w:p>
    <w:p w14:paraId="6BC73539" w14:textId="00891ED2" w:rsidR="00770265" w:rsidRPr="0079553A" w:rsidRDefault="00770265" w:rsidP="00770265">
      <w:pPr>
        <w:suppressAutoHyphens/>
        <w:autoSpaceDE/>
        <w:autoSpaceDN/>
        <w:ind w:firstLine="567"/>
        <w:jc w:val="both"/>
        <w:rPr>
          <w:bCs/>
          <w:sz w:val="24"/>
          <w:szCs w:val="24"/>
          <w:lang w:val="id-ID" w:eastAsia="ar-SA"/>
        </w:rPr>
      </w:pPr>
      <w:r w:rsidRPr="00770265">
        <w:rPr>
          <w:bCs/>
          <w:sz w:val="24"/>
          <w:szCs w:val="24"/>
          <w:lang w:val="id-ID" w:eastAsia="ar-SA"/>
        </w:rPr>
        <w:tab/>
        <w:t>Sensor inframerah (IR) adalah perangkat elektronik yang mengukur dan mendeteksi radiasi infra merah di lingkungan sekitarnya. Radiasi inframerah secara tidak sengaja ditemukan oleh seorang astronom bernama William Herchel pada tahun 1800</w:t>
      </w:r>
      <w:r w:rsidRPr="00770265">
        <w:rPr>
          <w:bCs/>
          <w:sz w:val="24"/>
          <w:szCs w:val="24"/>
          <w:lang w:val="id-ID" w:eastAsia="ar-SA"/>
        </w:rPr>
        <w:fldChar w:fldCharType="begin" w:fldLock="1"/>
      </w:r>
      <w:r w:rsidR="007D3C59">
        <w:rPr>
          <w:bCs/>
          <w:sz w:val="24"/>
          <w:szCs w:val="24"/>
          <w:lang w:val="id-ID" w:eastAsia="ar-SA"/>
        </w:rPr>
        <w:instrText>ADDIN CSL_CITATION {"citationItems":[{"id":"ITEM-1","itemData":{"ISSN":"2776-2815","abstract":"Dynamometer is a test tool used to measure the torque of the motor. There are several types of dynamometers currently available, including Prony Brake dynamometers, Water Brake dynamometers, Rope Brake dynamometers, Eddy Current dynamometers, and Motor Generator dynamometers. In this thesis the researcher uses the Prony Brake Dynamometer system. The working principle of Prony Brake is to use the braking principle. Braking is done by adjusting the gas handle which presses the disc brake dynamometer which rubs against the motorbike's disc brake. The purpose of this research is to design and realize a Prony Brake type motor torque meter equipped with a sensor as a reading of the engine rotational speed value. As for what is produced in this study is the design of electrical Infrared sensors can work in accordance with the objectives in the formulation of this thesis problem. It is proven that the infrared sensor can read the rotary speed value of the prony break dynamometer engine and can send the results of that value to the Thinger.io web.","author":[{"dropping-particle":"","family":"Androva","given":"Althesa","non-dropping-particle":"","parse-names":false,"suffix":""},{"dropping-particle":"","family":"Mukhtar","given":"Agus","non-dropping-particle":"","parse-names":false,"suffix":""}],"container-title":"Cross-border","id":"ITEM-1","issue":"2","issued":{"date-parts":[["2023"]]},"page":"1081-1090","title":"Rancang Bangun Instrumentasi Infrared Obstacle Avoidance Sensor Pada Dynamometer Prony Brake Dengan Sistem Monitoring Berbasis Iot (Internet Of Things)","type":"article-journal","volume":"6"},"uris":["http://www.mendeley.com/documents/?uuid=237fcce1-0b14-469c-9128-ca07e1156044"]}],"mendeley":{"formattedCitation":"[19]","plainTextFormattedCitation":"[19]","previouslyFormattedCitation":"[19]"},"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9]</w:t>
      </w:r>
      <w:r w:rsidRPr="00770265">
        <w:rPr>
          <w:bCs/>
          <w:sz w:val="24"/>
          <w:szCs w:val="24"/>
          <w:lang w:val="id-ID" w:eastAsia="ar-SA"/>
        </w:rPr>
        <w:fldChar w:fldCharType="end"/>
      </w:r>
      <w:r w:rsidRPr="00770265">
        <w:rPr>
          <w:bCs/>
          <w:sz w:val="24"/>
          <w:szCs w:val="24"/>
          <w:lang w:val="id-ID" w:eastAsia="ar-SA"/>
        </w:rPr>
        <w:t xml:space="preserve">. Saat mengukur suhu setiap warna cahaya (dipisahkan oleh prisma), diperlihatkan bahwa suhu yang berada tepat </w:t>
      </w:r>
      <w:r w:rsidRPr="00770265">
        <w:rPr>
          <w:bCs/>
          <w:sz w:val="24"/>
          <w:szCs w:val="24"/>
          <w:lang w:val="id-ID" w:eastAsia="ar-SA"/>
        </w:rPr>
        <w:lastRenderedPageBreak/>
        <w:t>di luar lampu merah adalah yang tertinggi.</w:t>
      </w:r>
      <w:r w:rsidRPr="00770265">
        <w:rPr>
          <w:sz w:val="24"/>
          <w:szCs w:val="24"/>
          <w:lang w:val="id-ID" w:eastAsia="ar-SA"/>
        </w:rPr>
        <w:t xml:space="preserve"> </w:t>
      </w:r>
      <w:r w:rsidRPr="00770265">
        <w:rPr>
          <w:bCs/>
          <w:sz w:val="24"/>
          <w:szCs w:val="24"/>
          <w:lang w:val="pt-BR" w:eastAsia="ar-SA"/>
        </w:rPr>
        <w:t xml:space="preserve">Karena panjang gelombang IR lebih panjang daripada cahaya, mata manusia tidak dapat melihatnya. Namun, ini masih dalam spektrum elektromagnetik yang sama. Radiasi infra merah dilepaskan oleh segala sesuatu yang memancarkan panas. </w:t>
      </w:r>
      <w:r w:rsidRPr="00770265">
        <w:rPr>
          <w:bCs/>
          <w:sz w:val="24"/>
          <w:szCs w:val="24"/>
          <w:lang w:val="id-ID" w:eastAsia="ar-SA"/>
        </w:rPr>
        <w:t xml:space="preserve">Ada dua jenis sensor infra merah: </w:t>
      </w:r>
      <w:r w:rsidRPr="0079553A">
        <w:rPr>
          <w:bCs/>
          <w:sz w:val="24"/>
          <w:szCs w:val="24"/>
          <w:lang w:val="id-ID" w:eastAsia="ar-SA"/>
        </w:rPr>
        <w:t xml:space="preserve">aktif dan pasif. Sensor inframerah aktif memancarkan dan mendeteksi radiasi infra merah. Sensor IR aktif memiliki dua bagian: dioda pemancar cahaya (LED) atau transmitter dan penerima atau </w:t>
      </w:r>
      <w:r w:rsidRPr="0079553A">
        <w:rPr>
          <w:bCs/>
          <w:i/>
          <w:iCs/>
          <w:sz w:val="24"/>
          <w:szCs w:val="24"/>
          <w:lang w:val="id-ID" w:eastAsia="ar-SA"/>
        </w:rPr>
        <w:t>receiver</w:t>
      </w:r>
      <w:r w:rsidRPr="0079553A">
        <w:rPr>
          <w:bCs/>
          <w:sz w:val="24"/>
          <w:szCs w:val="24"/>
          <w:lang w:val="id-ID" w:eastAsia="ar-SA"/>
        </w:rPr>
        <w:t xml:space="preserve">. Ketika sebuah objek mendekati sensor, cahaya IR dari LED memantulkan objek tersebut dan dideteksi oleh penerima. </w:t>
      </w:r>
    </w:p>
    <w:p w14:paraId="5451CB4F" w14:textId="77777777" w:rsidR="00770265" w:rsidRPr="0079553A" w:rsidRDefault="00770265" w:rsidP="00770265">
      <w:pPr>
        <w:suppressAutoHyphens/>
        <w:autoSpaceDE/>
        <w:autoSpaceDN/>
        <w:ind w:firstLine="567"/>
        <w:jc w:val="both"/>
        <w:rPr>
          <w:bCs/>
          <w:sz w:val="24"/>
          <w:szCs w:val="24"/>
          <w:lang w:val="en-US" w:eastAsia="ar-SA"/>
        </w:rPr>
      </w:pPr>
      <w:r w:rsidRPr="0079553A">
        <w:rPr>
          <w:bCs/>
          <w:sz w:val="24"/>
          <w:szCs w:val="24"/>
          <w:lang w:val="id-ID" w:eastAsia="ar-SA"/>
        </w:rPr>
        <w:tab/>
        <w:t xml:space="preserve">Sensor IR aktif bertindak </w:t>
      </w:r>
      <w:r w:rsidRPr="00FB56A0">
        <w:rPr>
          <w:bCs/>
          <w:sz w:val="24"/>
          <w:szCs w:val="24"/>
          <w:lang w:val="id-ID" w:eastAsia="ar-SA"/>
        </w:rPr>
        <w:t>sebagai</w:t>
      </w:r>
      <w:r w:rsidRPr="0079553A">
        <w:rPr>
          <w:bCs/>
          <w:sz w:val="24"/>
          <w:szCs w:val="24"/>
          <w:lang w:val="id-ID" w:eastAsia="ar-SA"/>
        </w:rPr>
        <w:t xml:space="preserve"> sensor jarak, dan biasanya digunakan dalam sistem deteksi halangan. Sensor IR sendiri memiliki karakteristik se</w:t>
      </w:r>
      <w:r w:rsidRPr="0079553A">
        <w:rPr>
          <w:bCs/>
          <w:i/>
          <w:sz w:val="24"/>
          <w:szCs w:val="24"/>
          <w:lang w:val="id-ID" w:eastAsia="ar-SA"/>
        </w:rPr>
        <w:t>bag</w:t>
      </w:r>
      <w:r w:rsidRPr="0079553A">
        <w:rPr>
          <w:bCs/>
          <w:sz w:val="24"/>
          <w:szCs w:val="24"/>
          <w:lang w:val="id-ID" w:eastAsia="ar-SA"/>
        </w:rPr>
        <w:t xml:space="preserve">ai berikut: 1. Sensor IR secara khusus menyaring cahaya IR, tapi tidak terlalu baik untuk mendeteksi cahaya tampak. 2. Sensor IR memiliki </w:t>
      </w:r>
      <w:r w:rsidRPr="0079553A">
        <w:rPr>
          <w:bCs/>
          <w:i/>
          <w:iCs/>
          <w:sz w:val="24"/>
          <w:szCs w:val="24"/>
          <w:lang w:val="id-ID" w:eastAsia="ar-SA"/>
        </w:rPr>
        <w:t>demulator</w:t>
      </w:r>
      <w:r w:rsidRPr="0079553A">
        <w:rPr>
          <w:bCs/>
          <w:sz w:val="24"/>
          <w:szCs w:val="24"/>
          <w:lang w:val="id-ID" w:eastAsia="ar-SA"/>
        </w:rPr>
        <w:t xml:space="preserve"> (bagian yang memisahkan sinyal informasi (yang berisi data atau pesan) dari sinyal pembawa yang diterima sehingga informasi tersebut dapat diterima dengan baik yang digunakan untuk mencari IR yang ter-modulasi (merupakan bagian yang mengubah sinyal informasi ke dalam sinyal pembawa (</w:t>
      </w:r>
      <w:r w:rsidRPr="0079553A">
        <w:rPr>
          <w:bCs/>
          <w:i/>
          <w:iCs/>
          <w:sz w:val="24"/>
          <w:szCs w:val="24"/>
          <w:lang w:val="id-ID" w:eastAsia="ar-SA"/>
        </w:rPr>
        <w:t>carrier</w:t>
      </w:r>
      <w:r w:rsidRPr="0079553A">
        <w:rPr>
          <w:bCs/>
          <w:sz w:val="24"/>
          <w:szCs w:val="24"/>
          <w:lang w:val="id-ID" w:eastAsia="ar-SA"/>
        </w:rPr>
        <w:t xml:space="preserve">) dan siap untuk dikirimkan) pada rentang frekuensi 50/60 Hz.) Jenis dan pabrikan sensor IR memiliki berbagai model. Namun, komponen utama setiap sensor pada dasarnya sama, pada dasarnya memiliki </w:t>
      </w:r>
      <w:r w:rsidRPr="0079553A">
        <w:rPr>
          <w:bCs/>
          <w:i/>
          <w:iCs/>
          <w:sz w:val="24"/>
          <w:szCs w:val="24"/>
          <w:lang w:val="id-ID" w:eastAsia="ar-SA"/>
        </w:rPr>
        <w:t>transmitter</w:t>
      </w:r>
      <w:r w:rsidRPr="0079553A">
        <w:rPr>
          <w:bCs/>
          <w:sz w:val="24"/>
          <w:szCs w:val="24"/>
          <w:lang w:val="id-ID" w:eastAsia="ar-SA"/>
        </w:rPr>
        <w:t xml:space="preserve"> dan </w:t>
      </w:r>
      <w:r w:rsidRPr="0079553A">
        <w:rPr>
          <w:bCs/>
          <w:i/>
          <w:iCs/>
          <w:sz w:val="24"/>
          <w:szCs w:val="24"/>
          <w:lang w:val="id-ID" w:eastAsia="ar-SA"/>
        </w:rPr>
        <w:t>receiver</w:t>
      </w:r>
      <w:r w:rsidRPr="0079553A">
        <w:rPr>
          <w:bCs/>
          <w:sz w:val="24"/>
          <w:szCs w:val="24"/>
          <w:lang w:val="id-ID" w:eastAsia="ar-SA"/>
        </w:rPr>
        <w:t xml:space="preserve">. </w:t>
      </w:r>
      <w:r w:rsidRPr="0079553A">
        <w:rPr>
          <w:bCs/>
          <w:sz w:val="24"/>
          <w:szCs w:val="24"/>
          <w:lang w:val="en-US" w:eastAsia="ar-SA"/>
        </w:rPr>
        <w:t xml:space="preserve">Jenis sensor yang digunakan dalam penelitian ini adalah untuk sensor infrared yang digunakan. </w:t>
      </w:r>
      <w:r w:rsidRPr="0079553A">
        <w:rPr>
          <w:bCs/>
          <w:sz w:val="24"/>
          <w:szCs w:val="24"/>
          <w:lang w:val="id-ID" w:eastAsia="ar-SA"/>
        </w:rPr>
        <w:t xml:space="preserve">jenis </w:t>
      </w:r>
      <w:r w:rsidRPr="0079553A">
        <w:rPr>
          <w:bCs/>
          <w:i/>
          <w:iCs/>
          <w:sz w:val="24"/>
          <w:szCs w:val="24"/>
          <w:lang w:val="id-ID" w:eastAsia="ar-SA"/>
        </w:rPr>
        <w:t>distance/proximity</w:t>
      </w:r>
      <w:r w:rsidRPr="0079553A">
        <w:rPr>
          <w:bCs/>
          <w:sz w:val="24"/>
          <w:szCs w:val="24"/>
          <w:lang w:val="id-ID" w:eastAsia="ar-SA"/>
        </w:rPr>
        <w:t xml:space="preserve"> dengan nama Omron tipe E3JK-RR12. </w:t>
      </w:r>
    </w:p>
    <w:p w14:paraId="60F17C6D" w14:textId="77777777" w:rsidR="00770265" w:rsidRPr="0079553A" w:rsidRDefault="00770265" w:rsidP="00770265">
      <w:pPr>
        <w:suppressAutoHyphens/>
        <w:autoSpaceDE/>
        <w:autoSpaceDN/>
        <w:ind w:firstLine="567"/>
        <w:jc w:val="both"/>
        <w:rPr>
          <w:bCs/>
          <w:sz w:val="24"/>
          <w:szCs w:val="24"/>
          <w:lang w:val="id-ID" w:eastAsia="ar-SA"/>
        </w:rPr>
      </w:pPr>
    </w:p>
    <w:p w14:paraId="2B3F3C90" w14:textId="77777777" w:rsidR="00770265" w:rsidRPr="0079553A" w:rsidRDefault="00770265" w:rsidP="00770265">
      <w:pPr>
        <w:suppressAutoHyphens/>
        <w:autoSpaceDE/>
        <w:autoSpaceDN/>
        <w:ind w:firstLine="567"/>
        <w:jc w:val="both"/>
        <w:rPr>
          <w:bCs/>
          <w:sz w:val="24"/>
          <w:szCs w:val="24"/>
          <w:lang w:val="id-ID" w:eastAsia="ar-SA"/>
        </w:rPr>
      </w:pPr>
      <w:r w:rsidRPr="0079553A">
        <w:rPr>
          <w:bCs/>
          <w:noProof/>
          <w:sz w:val="24"/>
          <w:szCs w:val="24"/>
          <w:lang w:val="id-ID" w:eastAsia="ar-SA"/>
        </w:rPr>
        <w:drawing>
          <wp:inline distT="0" distB="0" distL="0" distR="0" wp14:anchorId="5510B66D" wp14:editId="7D33688F">
            <wp:extent cx="1480185" cy="1973580"/>
            <wp:effectExtent l="0" t="0" r="0" b="0"/>
            <wp:docPr id="187487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7673" name="Picture 1874876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80185" cy="1973580"/>
                    </a:xfrm>
                    <a:prstGeom prst="rect">
                      <a:avLst/>
                    </a:prstGeom>
                  </pic:spPr>
                </pic:pic>
              </a:graphicData>
            </a:graphic>
          </wp:inline>
        </w:drawing>
      </w:r>
    </w:p>
    <w:p w14:paraId="3403276C" w14:textId="77777777" w:rsidR="00770265" w:rsidRPr="0079553A" w:rsidRDefault="00770265" w:rsidP="00770265">
      <w:pPr>
        <w:suppressAutoHyphens/>
        <w:autoSpaceDE/>
        <w:autoSpaceDN/>
        <w:ind w:firstLine="567"/>
        <w:jc w:val="both"/>
        <w:rPr>
          <w:bCs/>
          <w:sz w:val="24"/>
          <w:szCs w:val="24"/>
          <w:lang w:val="id-ID" w:eastAsia="ar-SA"/>
        </w:rPr>
      </w:pPr>
      <w:r w:rsidRPr="0079553A">
        <w:rPr>
          <w:bCs/>
          <w:sz w:val="24"/>
          <w:szCs w:val="24"/>
          <w:lang w:val="id-ID" w:eastAsia="ar-SA"/>
        </w:rPr>
        <w:t>Gambar 5. Sensor Ifrared</w:t>
      </w:r>
    </w:p>
    <w:p w14:paraId="780C1C2B" w14:textId="77777777" w:rsidR="00770265" w:rsidRPr="0079553A" w:rsidRDefault="00770265" w:rsidP="00770265">
      <w:pPr>
        <w:suppressAutoHyphens/>
        <w:autoSpaceDE/>
        <w:autoSpaceDN/>
        <w:ind w:firstLine="567"/>
        <w:jc w:val="both"/>
        <w:rPr>
          <w:bCs/>
          <w:sz w:val="24"/>
          <w:szCs w:val="24"/>
          <w:lang w:val="id-ID" w:eastAsia="ar-SA"/>
        </w:rPr>
      </w:pPr>
    </w:p>
    <w:p w14:paraId="03A197D5" w14:textId="77777777" w:rsidR="00770265" w:rsidRPr="00770265" w:rsidRDefault="00770265" w:rsidP="00770265">
      <w:pPr>
        <w:suppressAutoHyphens/>
        <w:autoSpaceDE/>
        <w:autoSpaceDN/>
        <w:ind w:firstLine="567"/>
        <w:jc w:val="both"/>
        <w:rPr>
          <w:bCs/>
          <w:sz w:val="24"/>
          <w:szCs w:val="24"/>
          <w:lang w:val="id-ID" w:eastAsia="ar-SA"/>
        </w:rPr>
      </w:pPr>
      <w:r w:rsidRPr="0079553A">
        <w:rPr>
          <w:bCs/>
          <w:sz w:val="24"/>
          <w:szCs w:val="24"/>
          <w:lang w:val="pt-BR" w:eastAsia="ar-SA"/>
        </w:rPr>
        <w:t>Berikut adalah</w:t>
      </w:r>
      <w:r w:rsidRPr="00770265">
        <w:rPr>
          <w:bCs/>
          <w:sz w:val="24"/>
          <w:szCs w:val="24"/>
          <w:lang w:val="pt-BR" w:eastAsia="ar-SA"/>
        </w:rPr>
        <w:t xml:space="preserve"> penjelasan lebih mendalam mengenai cara kerja sistem ini.</w:t>
      </w:r>
    </w:p>
    <w:p w14:paraId="694A83BE" w14:textId="77777777" w:rsidR="00770265" w:rsidRPr="00770265" w:rsidRDefault="00770265" w:rsidP="00770265">
      <w:pPr>
        <w:numPr>
          <w:ilvl w:val="0"/>
          <w:numId w:val="7"/>
        </w:numPr>
        <w:suppressAutoHyphens/>
        <w:autoSpaceDE/>
        <w:autoSpaceDN/>
        <w:jc w:val="both"/>
        <w:rPr>
          <w:b/>
          <w:sz w:val="24"/>
          <w:szCs w:val="24"/>
          <w:lang w:val="pt-BR" w:eastAsia="ar-SA"/>
        </w:rPr>
      </w:pPr>
      <w:r w:rsidRPr="00770265">
        <w:rPr>
          <w:b/>
          <w:sz w:val="24"/>
          <w:szCs w:val="24"/>
          <w:lang w:val="pt-BR" w:eastAsia="ar-SA"/>
        </w:rPr>
        <w:t>Komponen Utama</w:t>
      </w:r>
    </w:p>
    <w:p w14:paraId="6AAD0728" w14:textId="77777777" w:rsidR="00770265" w:rsidRPr="00770265" w:rsidRDefault="00770265" w:rsidP="00770265">
      <w:pPr>
        <w:numPr>
          <w:ilvl w:val="0"/>
          <w:numId w:val="5"/>
        </w:numPr>
        <w:suppressAutoHyphens/>
        <w:autoSpaceDE/>
        <w:autoSpaceDN/>
        <w:jc w:val="both"/>
        <w:rPr>
          <w:bCs/>
          <w:sz w:val="24"/>
          <w:szCs w:val="24"/>
          <w:lang w:val="pt-BR" w:eastAsia="ar-SA"/>
        </w:rPr>
      </w:pPr>
      <w:r w:rsidRPr="00770265">
        <w:rPr>
          <w:bCs/>
          <w:sz w:val="24"/>
          <w:szCs w:val="24"/>
          <w:lang w:val="en-US" w:eastAsia="ar-SA"/>
        </w:rPr>
        <w:t>Conveyor</w:t>
      </w:r>
    </w:p>
    <w:p w14:paraId="0AF88265" w14:textId="081D7204" w:rsidR="00770265" w:rsidRPr="00770265" w:rsidRDefault="00770265" w:rsidP="00770265">
      <w:pPr>
        <w:suppressAutoHyphens/>
        <w:autoSpaceDE/>
        <w:autoSpaceDN/>
        <w:ind w:left="720" w:firstLine="720"/>
        <w:jc w:val="both"/>
        <w:rPr>
          <w:bCs/>
          <w:sz w:val="24"/>
          <w:szCs w:val="24"/>
          <w:lang w:val="en-US" w:eastAsia="ar-SA"/>
        </w:rPr>
      </w:pPr>
      <w:r w:rsidRPr="00770265">
        <w:rPr>
          <w:bCs/>
          <w:sz w:val="24"/>
          <w:szCs w:val="24"/>
          <w:lang w:val="en-US" w:eastAsia="ar-SA"/>
        </w:rPr>
        <w:t xml:space="preserve">Terdapat enam conveyor yang masing-masing memiliki fungsi spesifik dalam proses pemindahan produk. Conveyor adalah sistem mekanik yang dapat memindahkan barang </w:t>
      </w:r>
      <w:r w:rsidRPr="00770265">
        <w:rPr>
          <w:bCs/>
          <w:sz w:val="24"/>
          <w:szCs w:val="24"/>
          <w:lang w:val="en-US" w:eastAsia="ar-SA"/>
        </w:rPr>
        <w:fldChar w:fldCharType="begin" w:fldLock="1"/>
      </w:r>
      <w:r w:rsidR="007D3C59">
        <w:rPr>
          <w:bCs/>
          <w:sz w:val="24"/>
          <w:szCs w:val="24"/>
          <w:lang w:val="en-US" w:eastAsia="ar-SA"/>
        </w:rPr>
        <w:instrText>ADDIN CSL_CITATION {"citationItems":[{"id":"ITEM-1","itemData":{"DOI":"10.31000/jt.v8i2.1489","ISSN":"2302-8734","abstract":"The purpose of this study is design and create a product counter control prototype control system based on a programmable logic controller. Using the ladder diagram programming language with cx-programmer 9.5 software that can be applied as commands in the PLC and produce an output that is used to control and drive the product counter conveyor prototype. This research begins with literature review, design and follows by assembly conveyor, DC motor, power supply, controller circuit, proximity sensor, digital counter and PLC. The measurement result is the speed of processing time of the parcel beam 1.51 second and 2.96 second removal of the sensor, sensor detection 7 cm, the accuracy of calculation of the number of products can calculate precisely and well. The test results show that the design of the tool can work well in the process of calculating the number of products.Keyword : Control System, conveyor, proximity sensor, DC motor","author":[{"dropping-particle":"","family":"Wilyanti","given":"Sinka","non-dropping-particle":"","parse-names":false,"suffix":""},{"dropping-particle":"","family":"Manfaluthy","given":"Mauludi","non-dropping-particle":"","parse-names":false,"suffix":""},{"dropping-particle":"","family":"Karseno","given":"Karseno","non-dropping-particle":"","parse-names":false,"suffix":""}],"container-title":"Jurnal Teknik","id":"ITEM-1","issue":"2","issued":{"date-parts":[["2019"]]},"title":"Conveyor Control System Product Calculation Based On Programmable Logic Controller","type":"article-journal","volume":"8"},"uris":["http://www.mendeley.com/documents/?uuid=9fdcc3fb-690a-410a-ad02-57e2d2fd85aa"]}],"mendeley":{"formattedCitation":"[20]","plainTextFormattedCitation":"[20]","previouslyFormattedCitation":"[20]"},"properties":{"noteIndex":0},"schema":"https://github.com/citation-style-language/schema/raw/master/csl-citation.json"}</w:instrText>
      </w:r>
      <w:r w:rsidRPr="00770265">
        <w:rPr>
          <w:bCs/>
          <w:sz w:val="24"/>
          <w:szCs w:val="24"/>
          <w:lang w:val="en-US" w:eastAsia="ar-SA"/>
        </w:rPr>
        <w:fldChar w:fldCharType="separate"/>
      </w:r>
      <w:r w:rsidR="00905379" w:rsidRPr="00905379">
        <w:rPr>
          <w:bCs/>
          <w:noProof/>
          <w:sz w:val="24"/>
          <w:szCs w:val="24"/>
          <w:lang w:val="en-US" w:eastAsia="ar-SA"/>
        </w:rPr>
        <w:t>[20]</w:t>
      </w:r>
      <w:r w:rsidRPr="00770265">
        <w:rPr>
          <w:bCs/>
          <w:sz w:val="24"/>
          <w:szCs w:val="24"/>
          <w:lang w:val="en-US" w:eastAsia="ar-SA"/>
        </w:rPr>
        <w:fldChar w:fldCharType="end"/>
      </w:r>
      <w:r w:rsidRPr="00770265">
        <w:rPr>
          <w:bCs/>
          <w:sz w:val="24"/>
          <w:szCs w:val="24"/>
          <w:lang w:val="id-ID" w:eastAsia="ar-SA"/>
        </w:rPr>
        <w:t xml:space="preserve">. Conveyor banyak dipakai di industri untuk transportasi barang yang jumlahnya sangat banyak dan berkelanjutan </w:t>
      </w:r>
      <w:r w:rsidRPr="00770265">
        <w:rPr>
          <w:bCs/>
          <w:sz w:val="24"/>
          <w:szCs w:val="24"/>
          <w:lang w:val="id-ID" w:eastAsia="ar-SA"/>
        </w:rPr>
        <w:fldChar w:fldCharType="begin" w:fldLock="1"/>
      </w:r>
      <w:r w:rsidR="007D3C59">
        <w:rPr>
          <w:bCs/>
          <w:sz w:val="24"/>
          <w:szCs w:val="24"/>
          <w:lang w:val="id-ID" w:eastAsia="ar-SA"/>
        </w:rPr>
        <w:instrText>ADDIN CSL_CITATION {"citationItems":[{"id":"ITEM-1","itemData":{"DOI":"10.31000/mbjtm.v5i1.5815","ISSN":"2549-5038","abstract":"Berawal dari permasalahan yang ada di industri rumahan pada proses pembuatan mie dan yang dilakukan dengan metode konvensional, dimana kurangnya fasilitas alat otomatis mengharuskan para karyawan melakukan pengolahan secara manual, hal ini tentunya menyebabkan produktifitas dan kualitas produk UKM tersebut kurang maksimal. Produktifitas dan kualitas di pengaruhi oleh beberapa faktor diantaranya mengharuskan pekerja lebih teliti dalam hal pengolahan, kelelahan pekerja yang membuat kurang maksimalnya dalam menggunakan waktu, serta kecepatan dari pekerja itu sendiri. Oleh sebab itu penulis merancang mesin pembuat mie secara otomatis yang dipadukan dengan conveyor yang disesuaikan dengan industri rumahan, setelah memahami dan mempelajari masalah yang ada. Penelitian ini menggunakan metode observasi untuk mengumpulkan data/informasi mengenai mesin pembuat mie otomatis yang efektif. Pada tahap perencanaan menggunakan studi lapangan, metode interview, studi literatur. Proses pelaksanaan dimulai dari survey harga material, desain, pembuatan komponen, dan perakitan. Hasil dari penelitian ini dapat disimpulkan bahwa dalam perancangan pembuatan alat mesin pembuat mie otomatis ini menggunakan Software Inventor. Produk yang dihasilkan dari mesin mie otomatis 1 kg/menit dan manual 400 gr/menit. Hasil dari perhitungan kecepatan conveyor didapatkan 0,62 m/s.","author":[{"dropping-particle":"","family":"Laksanawti","given":"Ellysa Kusuma","non-dropping-particle":"","parse-names":false,"suffix":""},{"dropping-particle":"","family":"Efrizal","given":"Efrizal","non-dropping-particle":"","parse-names":false,"suffix":""},{"dropping-particle":"","family":"Kusuma","given":"Dani Andry","non-dropping-particle":"","parse-names":false,"suffix":""}],"container-title":"Motor Bakar : Jurnal Teknik Mesin","id":"ITEM-1","issue":"1","issued":{"date-parts":[["2022"]]},"page":"28","title":"Perancangan Conveyor Pada Mesin Pembuat Mie Otomatis","type":"article-journal","volume":"5"},"uris":["http://www.mendeley.com/documents/?uuid=89a1a4d9-e2d5-44b4-b2fb-0faa29d4e58a"]}],"mendeley":{"formattedCitation":"[10]","plainTextFormattedCitation":"[10]","previouslyFormattedCitation":"[10]"},"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0]</w:t>
      </w:r>
      <w:r w:rsidRPr="00770265">
        <w:rPr>
          <w:bCs/>
          <w:sz w:val="24"/>
          <w:szCs w:val="24"/>
          <w:lang w:val="id-ID" w:eastAsia="ar-SA"/>
        </w:rPr>
        <w:fldChar w:fldCharType="end"/>
      </w:r>
      <w:r w:rsidRPr="00770265">
        <w:rPr>
          <w:bCs/>
          <w:sz w:val="24"/>
          <w:szCs w:val="24"/>
          <w:lang w:val="id-ID" w:eastAsia="ar-SA"/>
        </w:rPr>
        <w:t>.</w:t>
      </w:r>
    </w:p>
    <w:p w14:paraId="7AAF0FA4" w14:textId="77777777" w:rsidR="00770265" w:rsidRPr="00770265" w:rsidRDefault="00770265" w:rsidP="00770265">
      <w:pPr>
        <w:numPr>
          <w:ilvl w:val="0"/>
          <w:numId w:val="5"/>
        </w:numPr>
        <w:suppressAutoHyphens/>
        <w:autoSpaceDE/>
        <w:autoSpaceDN/>
        <w:jc w:val="both"/>
        <w:rPr>
          <w:bCs/>
          <w:sz w:val="24"/>
          <w:szCs w:val="24"/>
          <w:lang w:val="en-US" w:eastAsia="ar-SA"/>
        </w:rPr>
      </w:pPr>
      <w:r w:rsidRPr="00770265">
        <w:rPr>
          <w:bCs/>
          <w:sz w:val="24"/>
          <w:szCs w:val="24"/>
          <w:lang w:val="en-US" w:eastAsia="ar-SA"/>
        </w:rPr>
        <w:t>Sensor Infrared</w:t>
      </w:r>
    </w:p>
    <w:p w14:paraId="28F7F433" w14:textId="77777777" w:rsidR="00770265" w:rsidRPr="00770265" w:rsidRDefault="00770265" w:rsidP="00770265">
      <w:pPr>
        <w:suppressAutoHyphens/>
        <w:autoSpaceDE/>
        <w:autoSpaceDN/>
        <w:ind w:left="720" w:firstLine="720"/>
        <w:jc w:val="both"/>
        <w:rPr>
          <w:bCs/>
          <w:sz w:val="24"/>
          <w:szCs w:val="24"/>
          <w:lang w:val="pt-BR" w:eastAsia="ar-SA"/>
        </w:rPr>
      </w:pPr>
      <w:r w:rsidRPr="00770265">
        <w:rPr>
          <w:bCs/>
          <w:sz w:val="24"/>
          <w:szCs w:val="24"/>
          <w:lang w:val="en-US" w:eastAsia="ar-SA"/>
        </w:rPr>
        <w:t xml:space="preserve">Setiap conveyor dilengkapi dengan sensor infrared di akhir ujungnya. </w:t>
      </w:r>
      <w:r w:rsidRPr="00770265">
        <w:rPr>
          <w:bCs/>
          <w:sz w:val="24"/>
          <w:szCs w:val="24"/>
          <w:lang w:val="pt-BR" w:eastAsia="ar-SA"/>
        </w:rPr>
        <w:t xml:space="preserve">Sensor ini berfungsi untuk mendeteksi keberadaan produk di atas conveyor. </w:t>
      </w:r>
    </w:p>
    <w:p w14:paraId="4B60187A" w14:textId="77777777" w:rsidR="00770265" w:rsidRPr="00770265" w:rsidRDefault="00770265" w:rsidP="00770265">
      <w:pPr>
        <w:suppressAutoHyphens/>
        <w:autoSpaceDE/>
        <w:autoSpaceDN/>
        <w:ind w:firstLine="567"/>
        <w:jc w:val="both"/>
        <w:rPr>
          <w:bCs/>
          <w:sz w:val="24"/>
          <w:szCs w:val="24"/>
          <w:lang w:val="pt-BR" w:eastAsia="ar-SA"/>
        </w:rPr>
      </w:pPr>
      <w:r w:rsidRPr="00770265">
        <w:rPr>
          <w:bCs/>
          <w:noProof/>
          <w:sz w:val="24"/>
          <w:szCs w:val="24"/>
          <w:lang w:val="pt-BR" w:eastAsia="ar-SA"/>
        </w:rPr>
        <w:drawing>
          <wp:anchor distT="0" distB="0" distL="114300" distR="114300" simplePos="0" relativeHeight="251664384" behindDoc="0" locked="0" layoutInCell="1" allowOverlap="1" wp14:anchorId="383F248B" wp14:editId="6969C63B">
            <wp:simplePos x="0" y="0"/>
            <wp:positionH relativeFrom="column">
              <wp:posOffset>478790</wp:posOffset>
            </wp:positionH>
            <wp:positionV relativeFrom="paragraph">
              <wp:posOffset>50800</wp:posOffset>
            </wp:positionV>
            <wp:extent cx="1924050" cy="1055760"/>
            <wp:effectExtent l="0" t="0" r="0" b="0"/>
            <wp:wrapSquare wrapText="bothSides"/>
            <wp:docPr id="16680952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095281" name="Picture 166809528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24050" cy="1055760"/>
                    </a:xfrm>
                    <a:prstGeom prst="rect">
                      <a:avLst/>
                    </a:prstGeom>
                  </pic:spPr>
                </pic:pic>
              </a:graphicData>
            </a:graphic>
            <wp14:sizeRelH relativeFrom="page">
              <wp14:pctWidth>0</wp14:pctWidth>
            </wp14:sizeRelH>
            <wp14:sizeRelV relativeFrom="page">
              <wp14:pctHeight>0</wp14:pctHeight>
            </wp14:sizeRelV>
          </wp:anchor>
        </w:drawing>
      </w:r>
    </w:p>
    <w:p w14:paraId="4097D2E4" w14:textId="0C54922D" w:rsidR="00770265" w:rsidRPr="00770265" w:rsidRDefault="00770265" w:rsidP="00770265">
      <w:pPr>
        <w:suppressAutoHyphens/>
        <w:autoSpaceDE/>
        <w:autoSpaceDN/>
        <w:ind w:firstLine="567"/>
        <w:jc w:val="both"/>
        <w:rPr>
          <w:bCs/>
          <w:sz w:val="24"/>
          <w:szCs w:val="24"/>
          <w:lang w:val="id-ID" w:eastAsia="ar-SA"/>
        </w:rPr>
      </w:pPr>
      <w:r w:rsidRPr="00770265">
        <w:rPr>
          <w:bCs/>
          <w:sz w:val="24"/>
          <w:szCs w:val="24"/>
          <w:lang w:val="id-ID" w:eastAsia="ar-SA"/>
        </w:rPr>
        <w:tab/>
        <w:t>Gambar 6. Sensor Ifrared</w:t>
      </w:r>
      <w:r w:rsidR="00A57B59" w:rsidRPr="005A4469">
        <w:rPr>
          <w:bCs/>
          <w:sz w:val="24"/>
          <w:szCs w:val="24"/>
          <w:lang w:val="id-ID" w:eastAsia="ar-SA"/>
        </w:rPr>
        <w:t>.</w:t>
      </w:r>
    </w:p>
    <w:p w14:paraId="1B82551D" w14:textId="77777777" w:rsidR="00770265" w:rsidRPr="00770265" w:rsidRDefault="00770265" w:rsidP="00770265">
      <w:pPr>
        <w:numPr>
          <w:ilvl w:val="0"/>
          <w:numId w:val="5"/>
        </w:numPr>
        <w:suppressAutoHyphens/>
        <w:autoSpaceDE/>
        <w:autoSpaceDN/>
        <w:jc w:val="both"/>
        <w:rPr>
          <w:bCs/>
          <w:sz w:val="24"/>
          <w:szCs w:val="24"/>
          <w:lang w:val="en-US" w:eastAsia="ar-SA"/>
        </w:rPr>
      </w:pPr>
      <w:r w:rsidRPr="00770265">
        <w:rPr>
          <w:bCs/>
          <w:sz w:val="24"/>
          <w:szCs w:val="24"/>
          <w:lang w:val="en-US" w:eastAsia="ar-SA"/>
        </w:rPr>
        <w:t>PLC (</w:t>
      </w:r>
      <w:r w:rsidRPr="00770265">
        <w:rPr>
          <w:bCs/>
          <w:i/>
          <w:iCs/>
          <w:sz w:val="24"/>
          <w:szCs w:val="24"/>
          <w:lang w:val="en-US" w:eastAsia="ar-SA"/>
        </w:rPr>
        <w:t>Programmable Logic Controller</w:t>
      </w:r>
      <w:r w:rsidRPr="00770265">
        <w:rPr>
          <w:bCs/>
          <w:sz w:val="24"/>
          <w:szCs w:val="24"/>
          <w:lang w:val="en-US" w:eastAsia="ar-SA"/>
        </w:rPr>
        <w:t>)</w:t>
      </w:r>
    </w:p>
    <w:p w14:paraId="7207FCAB" w14:textId="766E66A6" w:rsidR="00770265" w:rsidRPr="00770265" w:rsidRDefault="00770265" w:rsidP="00770265">
      <w:pPr>
        <w:suppressAutoHyphens/>
        <w:autoSpaceDE/>
        <w:autoSpaceDN/>
        <w:ind w:left="720" w:firstLine="720"/>
        <w:jc w:val="both"/>
        <w:rPr>
          <w:bCs/>
          <w:sz w:val="24"/>
          <w:szCs w:val="24"/>
          <w:lang w:val="pt-BR" w:eastAsia="ar-SA"/>
        </w:rPr>
      </w:pPr>
      <w:r w:rsidRPr="00770265">
        <w:rPr>
          <w:bCs/>
          <w:sz w:val="24"/>
          <w:szCs w:val="24"/>
          <w:lang w:val="pt-BR" w:eastAsia="ar-SA"/>
        </w:rPr>
        <w:t>PLC berfungsi se</w:t>
      </w:r>
      <w:r w:rsidRPr="00770265">
        <w:rPr>
          <w:bCs/>
          <w:i/>
          <w:sz w:val="24"/>
          <w:szCs w:val="24"/>
          <w:lang w:val="pt-BR" w:eastAsia="ar-SA"/>
        </w:rPr>
        <w:t>bag</w:t>
      </w:r>
      <w:r w:rsidRPr="00770265">
        <w:rPr>
          <w:bCs/>
          <w:sz w:val="24"/>
          <w:szCs w:val="24"/>
          <w:lang w:val="pt-BR" w:eastAsia="ar-SA"/>
        </w:rPr>
        <w:t>ai pengontrol utama yang mengatur operasi conveyor berdasarkan sinyal dari sensor.</w:t>
      </w:r>
    </w:p>
    <w:p w14:paraId="377522BC" w14:textId="0464F089" w:rsidR="00770265" w:rsidRPr="00770265" w:rsidRDefault="00A57B59" w:rsidP="00770265">
      <w:pPr>
        <w:suppressAutoHyphens/>
        <w:autoSpaceDE/>
        <w:autoSpaceDN/>
        <w:ind w:firstLine="567"/>
        <w:jc w:val="both"/>
        <w:rPr>
          <w:bCs/>
          <w:sz w:val="24"/>
          <w:szCs w:val="24"/>
          <w:lang w:val="pt-BR" w:eastAsia="ar-SA"/>
        </w:rPr>
      </w:pPr>
      <w:r w:rsidRPr="00770265">
        <w:rPr>
          <w:bCs/>
          <w:noProof/>
          <w:sz w:val="24"/>
          <w:szCs w:val="24"/>
          <w:lang w:val="pt-BR" w:eastAsia="ar-SA"/>
        </w:rPr>
        <w:lastRenderedPageBreak/>
        <w:drawing>
          <wp:anchor distT="0" distB="0" distL="114300" distR="114300" simplePos="0" relativeHeight="251662336" behindDoc="1" locked="0" layoutInCell="1" allowOverlap="1" wp14:anchorId="19E6A831" wp14:editId="5C5DD870">
            <wp:simplePos x="0" y="0"/>
            <wp:positionH relativeFrom="column">
              <wp:posOffset>480060</wp:posOffset>
            </wp:positionH>
            <wp:positionV relativeFrom="paragraph">
              <wp:posOffset>13970</wp:posOffset>
            </wp:positionV>
            <wp:extent cx="1775460" cy="1042670"/>
            <wp:effectExtent l="0" t="0" r="0" b="5080"/>
            <wp:wrapTight wrapText="bothSides">
              <wp:wrapPolygon edited="0">
                <wp:start x="0" y="0"/>
                <wp:lineTo x="0" y="21311"/>
                <wp:lineTo x="21322" y="21311"/>
                <wp:lineTo x="21322" y="0"/>
                <wp:lineTo x="0" y="0"/>
              </wp:wrapPolygon>
            </wp:wrapTight>
            <wp:docPr id="194169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9634" name="Picture 19416963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75460" cy="1042670"/>
                    </a:xfrm>
                    <a:prstGeom prst="rect">
                      <a:avLst/>
                    </a:prstGeom>
                  </pic:spPr>
                </pic:pic>
              </a:graphicData>
            </a:graphic>
            <wp14:sizeRelH relativeFrom="margin">
              <wp14:pctWidth>0</wp14:pctWidth>
            </wp14:sizeRelH>
          </wp:anchor>
        </w:drawing>
      </w:r>
    </w:p>
    <w:p w14:paraId="3A938482" w14:textId="23786E90" w:rsidR="00770265" w:rsidRPr="00770265" w:rsidRDefault="00770265" w:rsidP="00A57B59">
      <w:pPr>
        <w:suppressAutoHyphens/>
        <w:autoSpaceDE/>
        <w:autoSpaceDN/>
        <w:ind w:firstLine="567"/>
        <w:jc w:val="both"/>
        <w:rPr>
          <w:bCs/>
          <w:sz w:val="24"/>
          <w:szCs w:val="24"/>
          <w:lang w:val="id-ID" w:eastAsia="ar-SA"/>
        </w:rPr>
      </w:pPr>
      <w:r w:rsidRPr="00770265">
        <w:rPr>
          <w:bCs/>
          <w:sz w:val="24"/>
          <w:szCs w:val="24"/>
          <w:lang w:val="id-ID" w:eastAsia="ar-SA"/>
        </w:rPr>
        <w:tab/>
        <w:t>Gambar 7. Rangkaian MCC</w:t>
      </w:r>
      <w:r w:rsidR="00A57B59" w:rsidRPr="005A4469">
        <w:rPr>
          <w:bCs/>
          <w:sz w:val="24"/>
          <w:szCs w:val="24"/>
          <w:lang w:val="id-ID" w:eastAsia="ar-SA"/>
        </w:rPr>
        <w:t>.</w:t>
      </w:r>
    </w:p>
    <w:p w14:paraId="484F350F" w14:textId="77777777" w:rsidR="00770265" w:rsidRPr="00770265" w:rsidRDefault="00770265" w:rsidP="00770265">
      <w:pPr>
        <w:numPr>
          <w:ilvl w:val="0"/>
          <w:numId w:val="5"/>
        </w:numPr>
        <w:suppressAutoHyphens/>
        <w:autoSpaceDE/>
        <w:autoSpaceDN/>
        <w:jc w:val="both"/>
        <w:rPr>
          <w:bCs/>
          <w:sz w:val="24"/>
          <w:szCs w:val="24"/>
          <w:lang w:val="en-US" w:eastAsia="ar-SA"/>
        </w:rPr>
      </w:pPr>
      <w:r w:rsidRPr="00770265">
        <w:rPr>
          <w:bCs/>
          <w:sz w:val="24"/>
          <w:szCs w:val="24"/>
          <w:lang w:val="en-US" w:eastAsia="ar-SA"/>
        </w:rPr>
        <w:t xml:space="preserve">Conveyor </w:t>
      </w:r>
      <w:r w:rsidRPr="00770265">
        <w:rPr>
          <w:bCs/>
          <w:i/>
          <w:iCs/>
          <w:sz w:val="24"/>
          <w:szCs w:val="24"/>
          <w:lang w:val="en-US" w:eastAsia="ar-SA"/>
        </w:rPr>
        <w:t>Flattener</w:t>
      </w:r>
    </w:p>
    <w:p w14:paraId="21B36561" w14:textId="77777777" w:rsidR="00770265" w:rsidRPr="00770265" w:rsidRDefault="00770265" w:rsidP="00770265">
      <w:pPr>
        <w:suppressAutoHyphens/>
        <w:autoSpaceDE/>
        <w:autoSpaceDN/>
        <w:ind w:left="720" w:firstLine="720"/>
        <w:jc w:val="both"/>
        <w:rPr>
          <w:bCs/>
          <w:sz w:val="24"/>
          <w:szCs w:val="24"/>
          <w:lang w:val="en-US" w:eastAsia="ar-SA"/>
        </w:rPr>
      </w:pPr>
      <w:r w:rsidRPr="00770265">
        <w:rPr>
          <w:bCs/>
          <w:sz w:val="24"/>
          <w:szCs w:val="24"/>
          <w:lang w:val="en-US" w:eastAsia="ar-SA"/>
        </w:rPr>
        <w:t xml:space="preserve">Terpasang pada conveyor 3, motor ini berfungsi untuk meratakan </w:t>
      </w:r>
      <w:r w:rsidRPr="00770265">
        <w:rPr>
          <w:bCs/>
          <w:i/>
          <w:sz w:val="24"/>
          <w:szCs w:val="24"/>
          <w:lang w:val="en-US" w:eastAsia="ar-SA"/>
        </w:rPr>
        <w:t>bag</w:t>
      </w:r>
      <w:r w:rsidRPr="00770265">
        <w:rPr>
          <w:bCs/>
          <w:sz w:val="24"/>
          <w:szCs w:val="24"/>
          <w:lang w:val="en-US" w:eastAsia="ar-SA"/>
        </w:rPr>
        <w:t xml:space="preserve"> tepung yang diangkut.</w:t>
      </w:r>
    </w:p>
    <w:p w14:paraId="7A450769" w14:textId="77777777" w:rsidR="00770265" w:rsidRPr="00770265" w:rsidRDefault="00770265" w:rsidP="00770265">
      <w:pPr>
        <w:suppressAutoHyphens/>
        <w:autoSpaceDE/>
        <w:autoSpaceDN/>
        <w:ind w:firstLine="567"/>
        <w:jc w:val="both"/>
        <w:rPr>
          <w:bCs/>
          <w:sz w:val="24"/>
          <w:szCs w:val="24"/>
          <w:lang w:val="en-US" w:eastAsia="ar-SA"/>
        </w:rPr>
      </w:pPr>
      <w:r w:rsidRPr="00770265">
        <w:rPr>
          <w:bCs/>
          <w:noProof/>
          <w:sz w:val="24"/>
          <w:szCs w:val="24"/>
          <w:lang w:val="en-US" w:eastAsia="ar-SA"/>
        </w:rPr>
        <w:drawing>
          <wp:anchor distT="0" distB="0" distL="114300" distR="114300" simplePos="0" relativeHeight="251663360" behindDoc="1" locked="0" layoutInCell="1" allowOverlap="1" wp14:anchorId="657381D2" wp14:editId="1B485019">
            <wp:simplePos x="0" y="0"/>
            <wp:positionH relativeFrom="column">
              <wp:posOffset>475615</wp:posOffset>
            </wp:positionH>
            <wp:positionV relativeFrom="paragraph">
              <wp:posOffset>136525</wp:posOffset>
            </wp:positionV>
            <wp:extent cx="1549400" cy="1237534"/>
            <wp:effectExtent l="0" t="0" r="0" b="0"/>
            <wp:wrapTight wrapText="bothSides">
              <wp:wrapPolygon edited="0">
                <wp:start x="0" y="0"/>
                <wp:lineTo x="0" y="21290"/>
                <wp:lineTo x="21246" y="21290"/>
                <wp:lineTo x="21246" y="0"/>
                <wp:lineTo x="0" y="0"/>
              </wp:wrapPolygon>
            </wp:wrapTight>
            <wp:docPr id="1875177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77197" name="Picture 187517719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49400" cy="1237534"/>
                    </a:xfrm>
                    <a:prstGeom prst="rect">
                      <a:avLst/>
                    </a:prstGeom>
                  </pic:spPr>
                </pic:pic>
              </a:graphicData>
            </a:graphic>
          </wp:anchor>
        </w:drawing>
      </w:r>
    </w:p>
    <w:p w14:paraId="453A4ACB" w14:textId="5E365637" w:rsidR="00770265" w:rsidRPr="00770265" w:rsidRDefault="00770265" w:rsidP="00770265">
      <w:pPr>
        <w:suppressAutoHyphens/>
        <w:autoSpaceDE/>
        <w:autoSpaceDN/>
        <w:ind w:firstLine="567"/>
        <w:jc w:val="both"/>
        <w:rPr>
          <w:bCs/>
          <w:sz w:val="24"/>
          <w:szCs w:val="24"/>
          <w:lang w:val="en-US" w:eastAsia="ar-SA"/>
        </w:rPr>
      </w:pPr>
      <w:r w:rsidRPr="00770265">
        <w:rPr>
          <w:bCs/>
          <w:sz w:val="24"/>
          <w:szCs w:val="24"/>
          <w:lang w:val="id-ID" w:eastAsia="ar-SA"/>
        </w:rPr>
        <w:tab/>
        <w:t xml:space="preserve">Gambar 8. </w:t>
      </w:r>
      <w:r w:rsidRPr="00770265">
        <w:rPr>
          <w:bCs/>
          <w:sz w:val="24"/>
          <w:szCs w:val="24"/>
          <w:lang w:val="en-US" w:eastAsia="ar-SA"/>
        </w:rPr>
        <w:t>Conveyor Flattener</w:t>
      </w:r>
      <w:r w:rsidR="00A57B59" w:rsidRPr="005A4469">
        <w:rPr>
          <w:bCs/>
          <w:sz w:val="24"/>
          <w:szCs w:val="24"/>
          <w:lang w:val="en-US" w:eastAsia="ar-SA"/>
        </w:rPr>
        <w:t>.</w:t>
      </w:r>
    </w:p>
    <w:p w14:paraId="68542D21" w14:textId="77777777" w:rsidR="00770265" w:rsidRPr="00770265" w:rsidRDefault="00770265" w:rsidP="00770265">
      <w:pPr>
        <w:numPr>
          <w:ilvl w:val="0"/>
          <w:numId w:val="5"/>
        </w:numPr>
        <w:suppressAutoHyphens/>
        <w:autoSpaceDE/>
        <w:autoSpaceDN/>
        <w:jc w:val="both"/>
        <w:rPr>
          <w:bCs/>
          <w:sz w:val="24"/>
          <w:szCs w:val="24"/>
          <w:lang w:val="en-US" w:eastAsia="ar-SA"/>
        </w:rPr>
      </w:pPr>
      <w:r w:rsidRPr="00770265">
        <w:rPr>
          <w:bCs/>
          <w:sz w:val="24"/>
          <w:szCs w:val="24"/>
          <w:lang w:val="en-US" w:eastAsia="ar-SA"/>
        </w:rPr>
        <w:t>Metal Detector CCP (</w:t>
      </w:r>
      <w:r w:rsidRPr="00770265">
        <w:rPr>
          <w:bCs/>
          <w:i/>
          <w:iCs/>
          <w:sz w:val="24"/>
          <w:szCs w:val="24"/>
          <w:lang w:val="en-US" w:eastAsia="ar-SA"/>
        </w:rPr>
        <w:t>Critical Control Point</w:t>
      </w:r>
      <w:r w:rsidRPr="00770265">
        <w:rPr>
          <w:bCs/>
          <w:sz w:val="24"/>
          <w:szCs w:val="24"/>
          <w:lang w:val="en-US" w:eastAsia="ar-SA"/>
        </w:rPr>
        <w:t>)</w:t>
      </w:r>
    </w:p>
    <w:p w14:paraId="00542D99" w14:textId="77777777" w:rsidR="00770265" w:rsidRPr="00770265" w:rsidRDefault="00770265" w:rsidP="00770265">
      <w:pPr>
        <w:suppressAutoHyphens/>
        <w:autoSpaceDE/>
        <w:autoSpaceDN/>
        <w:ind w:left="720" w:firstLine="720"/>
        <w:jc w:val="both"/>
        <w:rPr>
          <w:bCs/>
          <w:sz w:val="24"/>
          <w:szCs w:val="24"/>
          <w:lang w:val="pt-BR" w:eastAsia="ar-SA"/>
        </w:rPr>
      </w:pPr>
      <w:r w:rsidRPr="00770265">
        <w:rPr>
          <w:bCs/>
          <w:sz w:val="24"/>
          <w:szCs w:val="24"/>
          <w:lang w:val="pt-BR" w:eastAsia="ar-SA"/>
        </w:rPr>
        <w:t>Terletak pada conveyor 4, alat ini mendeteksi keberadaan logam dalam produk.</w:t>
      </w:r>
    </w:p>
    <w:p w14:paraId="3865FB8F" w14:textId="77777777" w:rsidR="00770265" w:rsidRPr="00770265" w:rsidRDefault="00770265" w:rsidP="00770265">
      <w:pPr>
        <w:suppressAutoHyphens/>
        <w:autoSpaceDE/>
        <w:autoSpaceDN/>
        <w:ind w:firstLine="567"/>
        <w:jc w:val="both"/>
        <w:rPr>
          <w:bCs/>
          <w:sz w:val="24"/>
          <w:szCs w:val="24"/>
          <w:lang w:val="pt-BR" w:eastAsia="ar-SA"/>
        </w:rPr>
      </w:pPr>
      <w:r w:rsidRPr="00770265">
        <w:rPr>
          <w:bCs/>
          <w:noProof/>
          <w:sz w:val="24"/>
          <w:szCs w:val="24"/>
          <w:lang w:val="pt-BR" w:eastAsia="ar-SA"/>
        </w:rPr>
        <w:drawing>
          <wp:anchor distT="0" distB="0" distL="114300" distR="114300" simplePos="0" relativeHeight="251668480" behindDoc="1" locked="0" layoutInCell="1" allowOverlap="1" wp14:anchorId="40359DC2" wp14:editId="63F1EAAD">
            <wp:simplePos x="0" y="0"/>
            <wp:positionH relativeFrom="column">
              <wp:posOffset>473710</wp:posOffset>
            </wp:positionH>
            <wp:positionV relativeFrom="paragraph">
              <wp:posOffset>5080</wp:posOffset>
            </wp:positionV>
            <wp:extent cx="1541780" cy="1104900"/>
            <wp:effectExtent l="0" t="0" r="0" b="0"/>
            <wp:wrapTight wrapText="bothSides">
              <wp:wrapPolygon edited="0">
                <wp:start x="0" y="0"/>
                <wp:lineTo x="0" y="21228"/>
                <wp:lineTo x="21351" y="21228"/>
                <wp:lineTo x="21351" y="0"/>
                <wp:lineTo x="0" y="0"/>
              </wp:wrapPolygon>
            </wp:wrapTight>
            <wp:docPr id="993781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81436" name="Picture 99378143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41780" cy="1104900"/>
                    </a:xfrm>
                    <a:prstGeom prst="rect">
                      <a:avLst/>
                    </a:prstGeom>
                  </pic:spPr>
                </pic:pic>
              </a:graphicData>
            </a:graphic>
            <wp14:sizeRelV relativeFrom="margin">
              <wp14:pctHeight>0</wp14:pctHeight>
            </wp14:sizeRelV>
          </wp:anchor>
        </w:drawing>
      </w:r>
    </w:p>
    <w:p w14:paraId="3B706089" w14:textId="659655E4" w:rsidR="00770265" w:rsidRPr="00770265" w:rsidRDefault="00770265" w:rsidP="00770265">
      <w:pPr>
        <w:suppressAutoHyphens/>
        <w:autoSpaceDE/>
        <w:autoSpaceDN/>
        <w:ind w:firstLine="720"/>
        <w:jc w:val="both"/>
        <w:rPr>
          <w:bCs/>
          <w:sz w:val="24"/>
          <w:szCs w:val="24"/>
          <w:lang w:val="en-US" w:eastAsia="ar-SA"/>
        </w:rPr>
      </w:pPr>
      <w:r w:rsidRPr="00770265">
        <w:rPr>
          <w:bCs/>
          <w:sz w:val="24"/>
          <w:szCs w:val="24"/>
          <w:lang w:val="id-ID" w:eastAsia="ar-SA"/>
        </w:rPr>
        <w:t>Gambar 9. Conveyor CCP</w:t>
      </w:r>
      <w:r w:rsidR="00A57B59" w:rsidRPr="005A4469">
        <w:rPr>
          <w:bCs/>
          <w:sz w:val="24"/>
          <w:szCs w:val="24"/>
          <w:lang w:val="id-ID" w:eastAsia="ar-SA"/>
        </w:rPr>
        <w:t>.</w:t>
      </w:r>
    </w:p>
    <w:p w14:paraId="613449D9" w14:textId="77777777" w:rsidR="00770265" w:rsidRPr="00770265" w:rsidRDefault="00770265" w:rsidP="00770265">
      <w:pPr>
        <w:numPr>
          <w:ilvl w:val="0"/>
          <w:numId w:val="7"/>
        </w:numPr>
        <w:suppressAutoHyphens/>
        <w:autoSpaceDE/>
        <w:autoSpaceDN/>
        <w:jc w:val="both"/>
        <w:rPr>
          <w:b/>
          <w:sz w:val="24"/>
          <w:szCs w:val="24"/>
          <w:lang w:val="en-US" w:eastAsia="ar-SA"/>
        </w:rPr>
      </w:pPr>
      <w:r w:rsidRPr="00770265">
        <w:rPr>
          <w:b/>
          <w:sz w:val="24"/>
          <w:szCs w:val="24"/>
          <w:lang w:val="en-US" w:eastAsia="ar-SA"/>
        </w:rPr>
        <w:t>Proses Kerja Sistem</w:t>
      </w:r>
    </w:p>
    <w:p w14:paraId="2E02011F" w14:textId="77777777" w:rsidR="00770265" w:rsidRPr="00770265" w:rsidRDefault="00770265" w:rsidP="00770265">
      <w:pPr>
        <w:suppressAutoHyphens/>
        <w:autoSpaceDE/>
        <w:autoSpaceDN/>
        <w:ind w:left="360"/>
        <w:jc w:val="both"/>
        <w:rPr>
          <w:bCs/>
          <w:sz w:val="24"/>
          <w:szCs w:val="24"/>
          <w:lang w:val="en-US" w:eastAsia="ar-SA"/>
        </w:rPr>
      </w:pPr>
      <w:r w:rsidRPr="00770265">
        <w:rPr>
          <w:bCs/>
          <w:sz w:val="24"/>
          <w:szCs w:val="24"/>
          <w:lang w:val="en-US" w:eastAsia="ar-SA"/>
        </w:rPr>
        <w:t>Deteksi Produk</w:t>
      </w:r>
    </w:p>
    <w:p w14:paraId="1DF1BC55" w14:textId="77777777" w:rsidR="00770265" w:rsidRPr="00770265" w:rsidRDefault="00770265" w:rsidP="00770265">
      <w:pPr>
        <w:numPr>
          <w:ilvl w:val="3"/>
          <w:numId w:val="6"/>
        </w:numPr>
        <w:suppressAutoHyphens/>
        <w:autoSpaceDE/>
        <w:autoSpaceDN/>
        <w:jc w:val="both"/>
        <w:rPr>
          <w:bCs/>
          <w:sz w:val="24"/>
          <w:szCs w:val="24"/>
          <w:lang w:val="en-US" w:eastAsia="ar-SA"/>
        </w:rPr>
      </w:pPr>
      <w:r w:rsidRPr="00770265">
        <w:rPr>
          <w:bCs/>
          <w:sz w:val="24"/>
          <w:szCs w:val="24"/>
          <w:lang w:val="en-US" w:eastAsia="ar-SA"/>
        </w:rPr>
        <w:t xml:space="preserve">Ketika produk terdeteksi oleh sensor 1 dan sensor 2 secara bersamaan, PLC akan menghentikan conveyor 1. Ini adalah bagian dari sistem </w:t>
      </w:r>
      <w:r w:rsidRPr="00770265">
        <w:rPr>
          <w:bCs/>
          <w:i/>
          <w:sz w:val="24"/>
          <w:szCs w:val="24"/>
          <w:lang w:val="en-US" w:eastAsia="ar-SA"/>
        </w:rPr>
        <w:t>interlock</w:t>
      </w:r>
      <w:r w:rsidRPr="00770265">
        <w:rPr>
          <w:bCs/>
          <w:sz w:val="24"/>
          <w:szCs w:val="24"/>
          <w:lang w:val="en-US" w:eastAsia="ar-SA"/>
        </w:rPr>
        <w:t xml:space="preserve"> yang memastikan bahwa produk tidak bergerak lebih lanjut sebelum conveyor lain siap.</w:t>
      </w:r>
    </w:p>
    <w:p w14:paraId="6832C178" w14:textId="4C8E68C2" w:rsidR="00770265" w:rsidRPr="00770265" w:rsidRDefault="00770265" w:rsidP="00A57B59">
      <w:pPr>
        <w:suppressAutoHyphens/>
        <w:autoSpaceDE/>
        <w:autoSpaceDN/>
        <w:jc w:val="both"/>
        <w:rPr>
          <w:bCs/>
          <w:sz w:val="24"/>
          <w:szCs w:val="24"/>
          <w:lang w:val="en-US" w:eastAsia="ar-SA"/>
        </w:rPr>
      </w:pPr>
      <w:r w:rsidRPr="00770265">
        <w:rPr>
          <w:bCs/>
          <w:noProof/>
          <w:sz w:val="24"/>
          <w:szCs w:val="24"/>
          <w:lang w:val="en-US" w:eastAsia="ar-SA"/>
        </w:rPr>
        <w:drawing>
          <wp:anchor distT="0" distB="0" distL="114300" distR="114300" simplePos="0" relativeHeight="251661312" behindDoc="1" locked="0" layoutInCell="1" allowOverlap="1" wp14:anchorId="52C4C876" wp14:editId="624B39FF">
            <wp:simplePos x="0" y="0"/>
            <wp:positionH relativeFrom="column">
              <wp:posOffset>445135</wp:posOffset>
            </wp:positionH>
            <wp:positionV relativeFrom="paragraph">
              <wp:posOffset>7620</wp:posOffset>
            </wp:positionV>
            <wp:extent cx="1866900" cy="1200150"/>
            <wp:effectExtent l="0" t="0" r="0" b="0"/>
            <wp:wrapTight wrapText="bothSides">
              <wp:wrapPolygon edited="0">
                <wp:start x="0" y="0"/>
                <wp:lineTo x="0" y="21257"/>
                <wp:lineTo x="21380" y="21257"/>
                <wp:lineTo x="21380" y="0"/>
                <wp:lineTo x="0" y="0"/>
              </wp:wrapPolygon>
            </wp:wrapTight>
            <wp:docPr id="12387530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53079" name="Picture 1238753079"/>
                    <pic:cNvPicPr/>
                  </pic:nvPicPr>
                  <pic:blipFill rotWithShape="1">
                    <a:blip r:embed="rId23" cstate="print">
                      <a:extLst>
                        <a:ext uri="{28A0092B-C50C-407E-A947-70E740481C1C}">
                          <a14:useLocalDpi xmlns:a14="http://schemas.microsoft.com/office/drawing/2010/main" val="0"/>
                        </a:ext>
                      </a:extLst>
                    </a:blip>
                    <a:srcRect t="23182" b="24697"/>
                    <a:stretch/>
                  </pic:blipFill>
                  <pic:spPr bwMode="auto">
                    <a:xfrm>
                      <a:off x="0" y="0"/>
                      <a:ext cx="1866900" cy="1200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3500BE" w14:textId="500C68EC" w:rsidR="00770265" w:rsidRPr="00770265" w:rsidRDefault="00770265" w:rsidP="00770265">
      <w:pPr>
        <w:suppressAutoHyphens/>
        <w:autoSpaceDE/>
        <w:autoSpaceDN/>
        <w:ind w:left="810"/>
        <w:jc w:val="both"/>
        <w:rPr>
          <w:bCs/>
          <w:sz w:val="24"/>
          <w:szCs w:val="24"/>
          <w:lang w:val="pt-BR" w:eastAsia="ar-SA"/>
        </w:rPr>
      </w:pPr>
      <w:r w:rsidRPr="00770265">
        <w:rPr>
          <w:bCs/>
          <w:sz w:val="24"/>
          <w:szCs w:val="24"/>
          <w:lang w:val="id-ID" w:eastAsia="ar-SA"/>
        </w:rPr>
        <w:t>Gambar 10. Tanda monitor mendeteksi produk secara bersamaan</w:t>
      </w:r>
      <w:r w:rsidR="00A57B59" w:rsidRPr="009F383E">
        <w:rPr>
          <w:bCs/>
          <w:sz w:val="24"/>
          <w:szCs w:val="24"/>
          <w:lang w:val="id-ID" w:eastAsia="ar-SA"/>
        </w:rPr>
        <w:t>.</w:t>
      </w:r>
    </w:p>
    <w:p w14:paraId="526A654B" w14:textId="77777777" w:rsidR="00770265" w:rsidRPr="00770265" w:rsidRDefault="00770265" w:rsidP="00770265">
      <w:pPr>
        <w:numPr>
          <w:ilvl w:val="3"/>
          <w:numId w:val="6"/>
        </w:numPr>
        <w:suppressAutoHyphens/>
        <w:autoSpaceDE/>
        <w:autoSpaceDN/>
        <w:jc w:val="both"/>
        <w:rPr>
          <w:bCs/>
          <w:sz w:val="24"/>
          <w:szCs w:val="24"/>
          <w:lang w:val="pt-BR" w:eastAsia="ar-SA"/>
        </w:rPr>
      </w:pPr>
      <w:r w:rsidRPr="00770265">
        <w:rPr>
          <w:bCs/>
          <w:sz w:val="24"/>
          <w:szCs w:val="24"/>
          <w:lang w:val="en-US" w:eastAsia="ar-SA"/>
        </w:rPr>
        <w:t xml:space="preserve">Setelah conveyor 1 berhenti, PLC akan mengaktifkan conveyor 2, 3, 4, dan 5 untuk bergerak. </w:t>
      </w:r>
      <w:r w:rsidRPr="00770265">
        <w:rPr>
          <w:bCs/>
          <w:sz w:val="24"/>
          <w:szCs w:val="24"/>
          <w:lang w:val="pt-BR" w:eastAsia="ar-SA"/>
        </w:rPr>
        <w:t>Selama proses ini, sensor 2 tidak akan dibaca lagi untuk menghindari konflik sinyal.</w:t>
      </w:r>
    </w:p>
    <w:p w14:paraId="56BCDA37" w14:textId="77777777" w:rsidR="00770265" w:rsidRPr="00770265" w:rsidRDefault="00770265" w:rsidP="00770265">
      <w:pPr>
        <w:suppressAutoHyphens/>
        <w:autoSpaceDE/>
        <w:autoSpaceDN/>
        <w:ind w:firstLine="567"/>
        <w:jc w:val="both"/>
        <w:rPr>
          <w:bCs/>
          <w:sz w:val="24"/>
          <w:szCs w:val="24"/>
          <w:lang w:val="pt-BR" w:eastAsia="ar-SA"/>
        </w:rPr>
      </w:pPr>
      <w:r w:rsidRPr="00770265">
        <w:rPr>
          <w:bCs/>
          <w:noProof/>
          <w:sz w:val="24"/>
          <w:szCs w:val="24"/>
          <w:lang w:val="en-US" w:eastAsia="ar-SA"/>
        </w:rPr>
        <w:drawing>
          <wp:anchor distT="0" distB="0" distL="114300" distR="114300" simplePos="0" relativeHeight="251666432" behindDoc="0" locked="0" layoutInCell="1" allowOverlap="1" wp14:anchorId="7AFCD163" wp14:editId="4FF9B66E">
            <wp:simplePos x="0" y="0"/>
            <wp:positionH relativeFrom="column">
              <wp:posOffset>573521</wp:posOffset>
            </wp:positionH>
            <wp:positionV relativeFrom="paragraph">
              <wp:posOffset>14605</wp:posOffset>
            </wp:positionV>
            <wp:extent cx="1606550" cy="1191182"/>
            <wp:effectExtent l="0" t="0" r="0" b="0"/>
            <wp:wrapSquare wrapText="bothSides"/>
            <wp:docPr id="12333902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390247" name="Picture 1233390247"/>
                    <pic:cNvPicPr/>
                  </pic:nvPicPr>
                  <pic:blipFill rotWithShape="1">
                    <a:blip r:embed="rId24" cstate="print">
                      <a:extLst>
                        <a:ext uri="{28A0092B-C50C-407E-A947-70E740481C1C}">
                          <a14:useLocalDpi xmlns:a14="http://schemas.microsoft.com/office/drawing/2010/main" val="0"/>
                        </a:ext>
                      </a:extLst>
                    </a:blip>
                    <a:srcRect t="15224" b="29166"/>
                    <a:stretch/>
                  </pic:blipFill>
                  <pic:spPr bwMode="auto">
                    <a:xfrm>
                      <a:off x="0" y="0"/>
                      <a:ext cx="1606550" cy="1191182"/>
                    </a:xfrm>
                    <a:prstGeom prst="rect">
                      <a:avLst/>
                    </a:prstGeom>
                    <a:ln>
                      <a:noFill/>
                    </a:ln>
                    <a:extLst>
                      <a:ext uri="{53640926-AAD7-44D8-BBD7-CCE9431645EC}">
                        <a14:shadowObscured xmlns:a14="http://schemas.microsoft.com/office/drawing/2010/main"/>
                      </a:ext>
                    </a:extLst>
                  </pic:spPr>
                </pic:pic>
              </a:graphicData>
            </a:graphic>
          </wp:anchor>
        </w:drawing>
      </w:r>
    </w:p>
    <w:p w14:paraId="260C665E" w14:textId="77777777" w:rsidR="00770265" w:rsidRPr="00770265" w:rsidRDefault="00770265" w:rsidP="00770265">
      <w:pPr>
        <w:suppressAutoHyphens/>
        <w:autoSpaceDE/>
        <w:autoSpaceDN/>
        <w:ind w:left="723"/>
        <w:jc w:val="both"/>
        <w:rPr>
          <w:bCs/>
          <w:sz w:val="24"/>
          <w:szCs w:val="24"/>
          <w:lang w:val="pt-BR" w:eastAsia="ar-SA"/>
        </w:rPr>
      </w:pPr>
      <w:r w:rsidRPr="00770265">
        <w:rPr>
          <w:bCs/>
          <w:sz w:val="24"/>
          <w:szCs w:val="24"/>
          <w:lang w:val="id-ID" w:eastAsia="ar-SA"/>
        </w:rPr>
        <w:t xml:space="preserve">Gambar 11. Tanda monitor tidak mendeteksi produk </w:t>
      </w:r>
      <w:r w:rsidRPr="00770265">
        <w:rPr>
          <w:bCs/>
          <w:sz w:val="24"/>
          <w:szCs w:val="24"/>
          <w:lang w:val="pt-BR" w:eastAsia="ar-SA"/>
        </w:rPr>
        <w:t>secara bersamaan.</w:t>
      </w:r>
    </w:p>
    <w:p w14:paraId="7DFC56B4" w14:textId="77777777" w:rsidR="001B33E9" w:rsidRPr="009F383E" w:rsidRDefault="00770265" w:rsidP="001B33E9">
      <w:pPr>
        <w:pStyle w:val="ListParagraph"/>
        <w:numPr>
          <w:ilvl w:val="3"/>
          <w:numId w:val="6"/>
        </w:numPr>
        <w:suppressAutoHyphens/>
        <w:jc w:val="both"/>
        <w:rPr>
          <w:rFonts w:ascii="Times New Roman" w:hAnsi="Times New Roman"/>
          <w:bCs/>
          <w:sz w:val="24"/>
          <w:szCs w:val="24"/>
          <w:lang w:eastAsia="ar-SA"/>
        </w:rPr>
      </w:pPr>
      <w:r w:rsidRPr="009F383E">
        <w:rPr>
          <w:rFonts w:ascii="Times New Roman" w:hAnsi="Times New Roman"/>
          <w:bCs/>
          <w:sz w:val="24"/>
          <w:szCs w:val="24"/>
          <w:lang w:eastAsia="ar-SA"/>
        </w:rPr>
        <w:t xml:space="preserve">Operasi Motor </w:t>
      </w:r>
      <w:r w:rsidRPr="00CF3EA8">
        <w:rPr>
          <w:rFonts w:ascii="Times New Roman" w:hAnsi="Times New Roman"/>
          <w:bCs/>
          <w:i/>
          <w:iCs/>
          <w:sz w:val="24"/>
          <w:szCs w:val="24"/>
          <w:lang w:eastAsia="ar-SA"/>
        </w:rPr>
        <w:t>Flattener</w:t>
      </w:r>
      <w:r w:rsidR="001B33E9" w:rsidRPr="009F383E">
        <w:rPr>
          <w:rFonts w:ascii="Times New Roman" w:hAnsi="Times New Roman"/>
          <w:bCs/>
          <w:sz w:val="24"/>
          <w:szCs w:val="24"/>
          <w:lang w:eastAsia="ar-SA"/>
        </w:rPr>
        <w:t>.</w:t>
      </w:r>
    </w:p>
    <w:p w14:paraId="1474251A" w14:textId="34A5CC88" w:rsidR="00770265" w:rsidRPr="009F383E" w:rsidRDefault="00770265" w:rsidP="001B33E9">
      <w:pPr>
        <w:pStyle w:val="ListParagraph"/>
        <w:suppressAutoHyphens/>
        <w:ind w:firstLine="698"/>
        <w:jc w:val="both"/>
        <w:rPr>
          <w:rFonts w:ascii="Times New Roman" w:hAnsi="Times New Roman"/>
          <w:bCs/>
          <w:sz w:val="24"/>
          <w:szCs w:val="24"/>
          <w:lang w:eastAsia="ar-SA"/>
        </w:rPr>
      </w:pPr>
      <w:r w:rsidRPr="009F383E">
        <w:rPr>
          <w:rFonts w:ascii="Times New Roman" w:hAnsi="Times New Roman"/>
          <w:bCs/>
          <w:sz w:val="24"/>
          <w:szCs w:val="24"/>
          <w:lang w:eastAsia="ar-SA"/>
        </w:rPr>
        <w:t xml:space="preserve">Jika conveyor 3 berhenti, motor </w:t>
      </w:r>
      <w:r w:rsidRPr="00CF3EA8">
        <w:rPr>
          <w:rFonts w:ascii="Times New Roman" w:hAnsi="Times New Roman"/>
          <w:bCs/>
          <w:i/>
          <w:iCs/>
          <w:sz w:val="24"/>
          <w:szCs w:val="24"/>
          <w:lang w:eastAsia="ar-SA"/>
        </w:rPr>
        <w:t>flattener</w:t>
      </w:r>
      <w:r w:rsidRPr="009F383E">
        <w:rPr>
          <w:rFonts w:ascii="Times New Roman" w:hAnsi="Times New Roman"/>
          <w:bCs/>
          <w:sz w:val="24"/>
          <w:szCs w:val="24"/>
          <w:lang w:eastAsia="ar-SA"/>
        </w:rPr>
        <w:t xml:space="preserve"> juga akan berhenti secara otomatis, menjaga keselarasan antara kedua sistem.</w:t>
      </w:r>
    </w:p>
    <w:p w14:paraId="46C019F5" w14:textId="57A454FF" w:rsidR="00770265" w:rsidRPr="00770265" w:rsidRDefault="001B33E9" w:rsidP="00770265">
      <w:pPr>
        <w:suppressAutoHyphens/>
        <w:autoSpaceDE/>
        <w:autoSpaceDN/>
        <w:ind w:firstLine="567"/>
        <w:jc w:val="both"/>
        <w:rPr>
          <w:bCs/>
          <w:sz w:val="24"/>
          <w:szCs w:val="24"/>
          <w:lang w:val="en-US" w:eastAsia="ar-SA"/>
        </w:rPr>
      </w:pPr>
      <w:r w:rsidRPr="00770265">
        <w:rPr>
          <w:bCs/>
          <w:noProof/>
          <w:sz w:val="24"/>
          <w:szCs w:val="24"/>
          <w:lang w:val="en-US" w:eastAsia="ar-SA"/>
        </w:rPr>
        <w:drawing>
          <wp:anchor distT="0" distB="0" distL="114300" distR="114300" simplePos="0" relativeHeight="251669504" behindDoc="0" locked="0" layoutInCell="1" allowOverlap="1" wp14:anchorId="39D8705B" wp14:editId="5CA3BF5B">
            <wp:simplePos x="0" y="0"/>
            <wp:positionH relativeFrom="column">
              <wp:posOffset>479425</wp:posOffset>
            </wp:positionH>
            <wp:positionV relativeFrom="paragraph">
              <wp:posOffset>6350</wp:posOffset>
            </wp:positionV>
            <wp:extent cx="1670538" cy="1334289"/>
            <wp:effectExtent l="0" t="0" r="0" b="0"/>
            <wp:wrapSquare wrapText="bothSides"/>
            <wp:docPr id="11022888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88816" name="Picture 11022888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70538" cy="1334289"/>
                    </a:xfrm>
                    <a:prstGeom prst="rect">
                      <a:avLst/>
                    </a:prstGeom>
                  </pic:spPr>
                </pic:pic>
              </a:graphicData>
            </a:graphic>
          </wp:anchor>
        </w:drawing>
      </w:r>
    </w:p>
    <w:p w14:paraId="52B098BB" w14:textId="77777777" w:rsidR="00770265" w:rsidRPr="00770265" w:rsidRDefault="00770265" w:rsidP="00770265">
      <w:pPr>
        <w:suppressAutoHyphens/>
        <w:autoSpaceDE/>
        <w:autoSpaceDN/>
        <w:ind w:firstLine="567"/>
        <w:jc w:val="both"/>
        <w:rPr>
          <w:bCs/>
          <w:sz w:val="24"/>
          <w:szCs w:val="24"/>
          <w:lang w:val="en-US" w:eastAsia="ar-SA"/>
        </w:rPr>
      </w:pPr>
      <w:r w:rsidRPr="00770265">
        <w:rPr>
          <w:bCs/>
          <w:sz w:val="24"/>
          <w:szCs w:val="24"/>
          <w:lang w:val="id-ID" w:eastAsia="ar-SA"/>
        </w:rPr>
        <w:tab/>
        <w:t xml:space="preserve">Gambar 12. Conveyor </w:t>
      </w:r>
      <w:r w:rsidRPr="00770265">
        <w:rPr>
          <w:bCs/>
          <w:i/>
          <w:iCs/>
          <w:sz w:val="24"/>
          <w:szCs w:val="24"/>
          <w:lang w:val="en-US" w:eastAsia="ar-SA"/>
        </w:rPr>
        <w:t>Flattener</w:t>
      </w:r>
    </w:p>
    <w:p w14:paraId="6EE24142" w14:textId="77777777" w:rsidR="002B3647" w:rsidRPr="009F383E" w:rsidRDefault="00770265" w:rsidP="002B3647">
      <w:pPr>
        <w:pStyle w:val="ListParagraph"/>
        <w:numPr>
          <w:ilvl w:val="3"/>
          <w:numId w:val="6"/>
        </w:numPr>
        <w:suppressAutoHyphens/>
        <w:jc w:val="both"/>
        <w:rPr>
          <w:rFonts w:ascii="Times New Roman" w:hAnsi="Times New Roman"/>
          <w:bCs/>
          <w:sz w:val="24"/>
          <w:szCs w:val="24"/>
          <w:lang w:eastAsia="ar-SA"/>
        </w:rPr>
      </w:pPr>
      <w:r w:rsidRPr="009F383E">
        <w:rPr>
          <w:rFonts w:ascii="Times New Roman" w:hAnsi="Times New Roman"/>
          <w:bCs/>
          <w:sz w:val="24"/>
          <w:szCs w:val="24"/>
          <w:lang w:eastAsia="ar-SA"/>
        </w:rPr>
        <w:t>Deteksi Logam</w:t>
      </w:r>
    </w:p>
    <w:p w14:paraId="3EFCD89A" w14:textId="03DDCBDB" w:rsidR="00770265" w:rsidRPr="009F383E" w:rsidRDefault="00770265" w:rsidP="002B3647">
      <w:pPr>
        <w:pStyle w:val="ListParagraph"/>
        <w:suppressAutoHyphens/>
        <w:ind w:firstLine="698"/>
        <w:jc w:val="both"/>
        <w:rPr>
          <w:rFonts w:ascii="Times New Roman" w:hAnsi="Times New Roman"/>
          <w:bCs/>
          <w:sz w:val="24"/>
          <w:szCs w:val="24"/>
          <w:lang w:val="pt-BR" w:eastAsia="ar-SA"/>
        </w:rPr>
      </w:pPr>
      <w:r w:rsidRPr="009F383E">
        <w:rPr>
          <w:rFonts w:ascii="Times New Roman" w:hAnsi="Times New Roman"/>
          <w:bCs/>
          <w:sz w:val="24"/>
          <w:szCs w:val="24"/>
          <w:lang w:val="pt-BR" w:eastAsia="ar-SA"/>
        </w:rPr>
        <w:t>Pada conveyor 4, jika metal detector mendeteksi logam lebih dari batas standar, alarm akan berbunyi se</w:t>
      </w:r>
      <w:r w:rsidRPr="009F383E">
        <w:rPr>
          <w:rFonts w:ascii="Times New Roman" w:hAnsi="Times New Roman"/>
          <w:bCs/>
          <w:i/>
          <w:sz w:val="24"/>
          <w:szCs w:val="24"/>
          <w:lang w:val="pt-BR" w:eastAsia="ar-SA"/>
        </w:rPr>
        <w:t>bag</w:t>
      </w:r>
      <w:r w:rsidRPr="009F383E">
        <w:rPr>
          <w:rFonts w:ascii="Times New Roman" w:hAnsi="Times New Roman"/>
          <w:bCs/>
          <w:sz w:val="24"/>
          <w:szCs w:val="24"/>
          <w:lang w:val="pt-BR" w:eastAsia="ar-SA"/>
        </w:rPr>
        <w:t>ai peringatan. Hal ini penting untuk menjaga kualitas produk dan keamanan konsumen.</w:t>
      </w:r>
    </w:p>
    <w:p w14:paraId="050E6557" w14:textId="77777777" w:rsidR="00770265" w:rsidRPr="00770265" w:rsidRDefault="00770265" w:rsidP="00770265">
      <w:pPr>
        <w:suppressAutoHyphens/>
        <w:autoSpaceDE/>
        <w:autoSpaceDN/>
        <w:ind w:firstLine="567"/>
        <w:jc w:val="both"/>
        <w:rPr>
          <w:bCs/>
          <w:sz w:val="24"/>
          <w:szCs w:val="24"/>
          <w:lang w:val="pt-BR" w:eastAsia="ar-SA"/>
        </w:rPr>
      </w:pPr>
      <w:r w:rsidRPr="00770265">
        <w:rPr>
          <w:bCs/>
          <w:noProof/>
          <w:sz w:val="24"/>
          <w:szCs w:val="24"/>
          <w:lang w:val="en-US" w:eastAsia="ar-SA"/>
        </w:rPr>
        <w:lastRenderedPageBreak/>
        <w:drawing>
          <wp:anchor distT="0" distB="0" distL="114300" distR="114300" simplePos="0" relativeHeight="251665408" behindDoc="0" locked="0" layoutInCell="1" allowOverlap="1" wp14:anchorId="2491CADD" wp14:editId="08203D48">
            <wp:simplePos x="0" y="0"/>
            <wp:positionH relativeFrom="column">
              <wp:posOffset>480695</wp:posOffset>
            </wp:positionH>
            <wp:positionV relativeFrom="paragraph">
              <wp:posOffset>93345</wp:posOffset>
            </wp:positionV>
            <wp:extent cx="1813560" cy="1535132"/>
            <wp:effectExtent l="0" t="0" r="0" b="0"/>
            <wp:wrapSquare wrapText="bothSides"/>
            <wp:docPr id="15183256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325616" name="Picture 15183256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13560" cy="1535132"/>
                    </a:xfrm>
                    <a:prstGeom prst="rect">
                      <a:avLst/>
                    </a:prstGeom>
                  </pic:spPr>
                </pic:pic>
              </a:graphicData>
            </a:graphic>
          </wp:anchor>
        </w:drawing>
      </w:r>
    </w:p>
    <w:p w14:paraId="14526278" w14:textId="77777777" w:rsidR="00770265" w:rsidRPr="00770265" w:rsidRDefault="00770265" w:rsidP="00770265">
      <w:pPr>
        <w:suppressAutoHyphens/>
        <w:autoSpaceDE/>
        <w:autoSpaceDN/>
        <w:ind w:firstLine="567"/>
        <w:jc w:val="both"/>
        <w:rPr>
          <w:bCs/>
          <w:sz w:val="24"/>
          <w:szCs w:val="24"/>
          <w:lang w:val="en-US" w:eastAsia="ar-SA"/>
        </w:rPr>
      </w:pPr>
      <w:r w:rsidRPr="00770265">
        <w:rPr>
          <w:bCs/>
          <w:sz w:val="24"/>
          <w:szCs w:val="24"/>
          <w:lang w:val="id-ID" w:eastAsia="ar-SA"/>
        </w:rPr>
        <w:tab/>
        <w:t>Gambar 13. Conveyor CCP</w:t>
      </w:r>
    </w:p>
    <w:p w14:paraId="21AB6ED1" w14:textId="77777777" w:rsidR="002B3647" w:rsidRPr="009F383E" w:rsidRDefault="00770265" w:rsidP="002B3647">
      <w:pPr>
        <w:pStyle w:val="ListParagraph"/>
        <w:numPr>
          <w:ilvl w:val="3"/>
          <w:numId w:val="6"/>
        </w:numPr>
        <w:suppressAutoHyphens/>
        <w:jc w:val="both"/>
        <w:rPr>
          <w:rFonts w:ascii="Times New Roman" w:hAnsi="Times New Roman"/>
          <w:bCs/>
          <w:sz w:val="24"/>
          <w:szCs w:val="24"/>
          <w:lang w:eastAsia="ar-SA"/>
        </w:rPr>
      </w:pPr>
      <w:r w:rsidRPr="009F383E">
        <w:rPr>
          <w:rFonts w:ascii="Times New Roman" w:hAnsi="Times New Roman"/>
          <w:bCs/>
          <w:sz w:val="24"/>
          <w:szCs w:val="24"/>
          <w:lang w:eastAsia="ar-SA"/>
        </w:rPr>
        <w:t>Pemisahan Produk</w:t>
      </w:r>
    </w:p>
    <w:p w14:paraId="6BDB5F4F" w14:textId="347FB0B9" w:rsidR="00770265" w:rsidRPr="009F383E" w:rsidRDefault="00770265" w:rsidP="002B3647">
      <w:pPr>
        <w:pStyle w:val="ListParagraph"/>
        <w:suppressAutoHyphens/>
        <w:ind w:firstLine="698"/>
        <w:jc w:val="both"/>
        <w:rPr>
          <w:rFonts w:ascii="Times New Roman" w:hAnsi="Times New Roman"/>
          <w:bCs/>
          <w:sz w:val="24"/>
          <w:szCs w:val="24"/>
          <w:lang w:eastAsia="ar-SA"/>
        </w:rPr>
      </w:pPr>
      <w:r w:rsidRPr="009F383E">
        <w:rPr>
          <w:rFonts w:ascii="Times New Roman" w:hAnsi="Times New Roman"/>
          <w:bCs/>
          <w:sz w:val="24"/>
          <w:szCs w:val="24"/>
          <w:lang w:eastAsia="ar-SA"/>
        </w:rPr>
        <w:t>Conveyor 5 dan 6 akan aktif untuk memisahkan produk yang terdeteksi mengandung logam dari produk lainnya, memastikan hanya produk yang aman yang diteruskan ke tahap berikutnya.</w:t>
      </w:r>
    </w:p>
    <w:p w14:paraId="59E43A95" w14:textId="77777777" w:rsidR="00770265" w:rsidRPr="00770265" w:rsidRDefault="00770265" w:rsidP="00770265">
      <w:pPr>
        <w:suppressAutoHyphens/>
        <w:autoSpaceDE/>
        <w:autoSpaceDN/>
        <w:ind w:firstLine="567"/>
        <w:jc w:val="both"/>
        <w:rPr>
          <w:bCs/>
          <w:sz w:val="24"/>
          <w:szCs w:val="24"/>
          <w:lang w:val="en-US" w:eastAsia="ar-SA"/>
        </w:rPr>
      </w:pPr>
      <w:r w:rsidRPr="00770265">
        <w:rPr>
          <w:bCs/>
          <w:noProof/>
          <w:sz w:val="24"/>
          <w:szCs w:val="24"/>
          <w:lang w:val="en-US" w:eastAsia="ar-SA"/>
        </w:rPr>
        <w:drawing>
          <wp:anchor distT="0" distB="0" distL="114300" distR="114300" simplePos="0" relativeHeight="251670528" behindDoc="0" locked="0" layoutInCell="1" allowOverlap="1" wp14:anchorId="57DBA116" wp14:editId="1FBFB019">
            <wp:simplePos x="0" y="0"/>
            <wp:positionH relativeFrom="column">
              <wp:posOffset>492760</wp:posOffset>
            </wp:positionH>
            <wp:positionV relativeFrom="paragraph">
              <wp:posOffset>13335</wp:posOffset>
            </wp:positionV>
            <wp:extent cx="1722120" cy="1107603"/>
            <wp:effectExtent l="0" t="0" r="0" b="0"/>
            <wp:wrapSquare wrapText="bothSides"/>
            <wp:docPr id="3627711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771125" name="Picture 362771125"/>
                    <pic:cNvPicPr/>
                  </pic:nvPicPr>
                  <pic:blipFill rotWithShape="1">
                    <a:blip r:embed="rId27" cstate="print">
                      <a:extLst>
                        <a:ext uri="{28A0092B-C50C-407E-A947-70E740481C1C}">
                          <a14:useLocalDpi xmlns:a14="http://schemas.microsoft.com/office/drawing/2010/main" val="0"/>
                        </a:ext>
                      </a:extLst>
                    </a:blip>
                    <a:srcRect t="25400" b="26362"/>
                    <a:stretch/>
                  </pic:blipFill>
                  <pic:spPr bwMode="auto">
                    <a:xfrm>
                      <a:off x="0" y="0"/>
                      <a:ext cx="1722120" cy="1107603"/>
                    </a:xfrm>
                    <a:prstGeom prst="rect">
                      <a:avLst/>
                    </a:prstGeom>
                    <a:ln>
                      <a:noFill/>
                    </a:ln>
                    <a:extLst>
                      <a:ext uri="{53640926-AAD7-44D8-BBD7-CCE9431645EC}">
                        <a14:shadowObscured xmlns:a14="http://schemas.microsoft.com/office/drawing/2010/main"/>
                      </a:ext>
                    </a:extLst>
                  </pic:spPr>
                </pic:pic>
              </a:graphicData>
            </a:graphic>
          </wp:anchor>
        </w:drawing>
      </w:r>
    </w:p>
    <w:p w14:paraId="23A83ABA" w14:textId="77777777" w:rsidR="00770265" w:rsidRPr="00770265" w:rsidRDefault="00770265" w:rsidP="00770265">
      <w:pPr>
        <w:suppressAutoHyphens/>
        <w:autoSpaceDE/>
        <w:autoSpaceDN/>
        <w:ind w:left="723"/>
        <w:jc w:val="both"/>
        <w:rPr>
          <w:bCs/>
          <w:sz w:val="24"/>
          <w:szCs w:val="24"/>
          <w:lang w:val="id-ID" w:eastAsia="ar-SA"/>
        </w:rPr>
      </w:pPr>
      <w:r w:rsidRPr="00770265">
        <w:rPr>
          <w:bCs/>
          <w:sz w:val="24"/>
          <w:szCs w:val="24"/>
          <w:lang w:val="id-ID" w:eastAsia="ar-SA"/>
        </w:rPr>
        <w:t>Gambar 14. Conveyor akhir atau pemisah produk.</w:t>
      </w:r>
    </w:p>
    <w:p w14:paraId="07E1A7D2" w14:textId="77777777" w:rsidR="00770265" w:rsidRPr="00770265" w:rsidRDefault="00770265" w:rsidP="00770265">
      <w:pPr>
        <w:suppressAutoHyphens/>
        <w:autoSpaceDE/>
        <w:autoSpaceDN/>
        <w:ind w:left="723"/>
        <w:jc w:val="both"/>
        <w:rPr>
          <w:bCs/>
          <w:sz w:val="24"/>
          <w:szCs w:val="24"/>
          <w:lang w:val="id-ID" w:eastAsia="ar-SA"/>
        </w:rPr>
      </w:pPr>
    </w:p>
    <w:p w14:paraId="76EFEA3E" w14:textId="63280607" w:rsidR="00770265" w:rsidRPr="00770265" w:rsidRDefault="00770265" w:rsidP="00770265">
      <w:pPr>
        <w:suppressAutoHyphens/>
        <w:autoSpaceDE/>
        <w:autoSpaceDN/>
        <w:ind w:firstLine="567"/>
        <w:jc w:val="both"/>
        <w:rPr>
          <w:bCs/>
          <w:sz w:val="24"/>
          <w:szCs w:val="24"/>
          <w:lang w:val="id-ID" w:eastAsia="ar-SA"/>
        </w:rPr>
      </w:pPr>
      <w:r w:rsidRPr="00770265">
        <w:rPr>
          <w:bCs/>
          <w:sz w:val="24"/>
          <w:szCs w:val="24"/>
          <w:lang w:val="id-ID" w:eastAsia="ar-SA"/>
        </w:rPr>
        <w:tab/>
        <w:t xml:space="preserve">Transportasi produk </w:t>
      </w:r>
      <w:r w:rsidRPr="00770265">
        <w:rPr>
          <w:bCs/>
          <w:i/>
          <w:sz w:val="24"/>
          <w:szCs w:val="24"/>
          <w:lang w:val="id-ID" w:eastAsia="ar-SA"/>
        </w:rPr>
        <w:t>bag</w:t>
      </w:r>
      <w:r w:rsidRPr="00770265">
        <w:rPr>
          <w:bCs/>
          <w:sz w:val="24"/>
          <w:szCs w:val="24"/>
          <w:lang w:val="id-ID" w:eastAsia="ar-SA"/>
        </w:rPr>
        <w:t xml:space="preserve"> tepung 25 kg di PT X untuk memindahkan produk jadi dari area mesin </w:t>
      </w:r>
      <w:r w:rsidRPr="00770265">
        <w:rPr>
          <w:bCs/>
          <w:i/>
          <w:iCs/>
          <w:sz w:val="24"/>
          <w:szCs w:val="24"/>
          <w:lang w:val="id-ID" w:eastAsia="ar-SA"/>
        </w:rPr>
        <w:t>packing</w:t>
      </w:r>
      <w:r w:rsidRPr="00770265">
        <w:rPr>
          <w:bCs/>
          <w:sz w:val="24"/>
          <w:szCs w:val="24"/>
          <w:lang w:val="id-ID" w:eastAsia="ar-SA"/>
        </w:rPr>
        <w:t xml:space="preserve"> (</w:t>
      </w:r>
      <w:r w:rsidRPr="00770265">
        <w:rPr>
          <w:bCs/>
          <w:i/>
          <w:iCs/>
          <w:sz w:val="24"/>
          <w:szCs w:val="24"/>
          <w:lang w:val="id-ID" w:eastAsia="ar-SA"/>
        </w:rPr>
        <w:t>carousel</w:t>
      </w:r>
      <w:r w:rsidRPr="00770265">
        <w:rPr>
          <w:bCs/>
          <w:sz w:val="24"/>
          <w:szCs w:val="24"/>
          <w:lang w:val="id-ID" w:eastAsia="ar-SA"/>
        </w:rPr>
        <w:t xml:space="preserve">) hingga proses penyusunan </w:t>
      </w:r>
      <w:r w:rsidRPr="00770265">
        <w:rPr>
          <w:bCs/>
          <w:i/>
          <w:iCs/>
          <w:sz w:val="24"/>
          <w:szCs w:val="24"/>
          <w:lang w:val="id-ID" w:eastAsia="ar-SA"/>
        </w:rPr>
        <w:t>bag</w:t>
      </w:r>
      <w:r w:rsidRPr="00770265">
        <w:rPr>
          <w:bCs/>
          <w:sz w:val="24"/>
          <w:szCs w:val="24"/>
          <w:lang w:val="id-ID" w:eastAsia="ar-SA"/>
        </w:rPr>
        <w:t xml:space="preserve"> </w:t>
      </w:r>
      <w:r w:rsidRPr="00770265">
        <w:rPr>
          <w:bCs/>
          <w:i/>
          <w:iCs/>
          <w:sz w:val="24"/>
          <w:szCs w:val="24"/>
          <w:lang w:val="id-ID" w:eastAsia="ar-SA"/>
        </w:rPr>
        <w:t>pallet</w:t>
      </w:r>
      <w:r w:rsidRPr="00770265">
        <w:rPr>
          <w:bCs/>
          <w:sz w:val="24"/>
          <w:szCs w:val="24"/>
          <w:lang w:val="id-ID" w:eastAsia="ar-SA"/>
        </w:rPr>
        <w:t xml:space="preserve"> sudah menggunakan sistem otomasi. Dalam industri pengolahan tepung, proses ini sangat penting karena penggunaan sistem otomasi digunakan agar lebih mudah dan efisien </w:t>
      </w:r>
      <w:r w:rsidRPr="00770265">
        <w:rPr>
          <w:bCs/>
          <w:sz w:val="24"/>
          <w:szCs w:val="24"/>
          <w:lang w:val="id-ID" w:eastAsia="ar-SA"/>
        </w:rPr>
        <w:fldChar w:fldCharType="begin" w:fldLock="1"/>
      </w:r>
      <w:r w:rsidR="007D3C59">
        <w:rPr>
          <w:bCs/>
          <w:sz w:val="24"/>
          <w:szCs w:val="24"/>
          <w:lang w:val="id-ID" w:eastAsia="ar-SA"/>
        </w:rPr>
        <w:instrText>ADDIN CSL_CITATION {"citationItems":[{"id":"ITEM-1","itemData":{"ISSN":"2722-5089","author":[{"dropping-particle":"","family":"Sanam","given":"Sanam","non-dropping-particle":"","parse-names":false,"suffix":""},{"dropping-particle":"","family":"Azpah","given":"Inda Aidatul","non-dropping-particle":"","parse-names":false,"suffix":""},{"dropping-particle":"","family":"Bohari","given":"Bohari","non-dropping-particle":"","parse-names":false,"suffix":""},{"dropping-particle":"","family":"Abdillah","given":"Hamid","non-dropping-particle":"","parse-names":false,"suffix":""},{"dropping-particle":"","family":"Putra","given":"Ananda Yutho Wibisono","non-dropping-particle":"","parse-names":false,"suffix":""}],"container-title":"Accurate: Journal of Mechanical Engineering and Science","id":"ITEM-1","issue":"1","issued":{"date-parts":[["2024"]]},"page":"8-15","title":"PENERAPAN SISTEM OTOMASI DALAM PEMBERIAN PAKAN IKAN LELE GUNA MENGEFISIENSI WAKTU","type":"article-journal","volume":"5"},"uris":["http://www.mendeley.com/documents/?uuid=5f02a2be-ae4e-427f-a33b-dfc25b72b459"]}],"mendeley":{"formattedCitation":"[17]","plainTextFormattedCitation":"[17]","previouslyFormattedCitation":"[17]"},"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17]</w:t>
      </w:r>
      <w:r w:rsidRPr="00770265">
        <w:rPr>
          <w:bCs/>
          <w:sz w:val="24"/>
          <w:szCs w:val="24"/>
          <w:lang w:val="id-ID" w:eastAsia="ar-SA"/>
        </w:rPr>
        <w:fldChar w:fldCharType="end"/>
      </w:r>
      <w:r w:rsidRPr="00770265">
        <w:rPr>
          <w:bCs/>
          <w:sz w:val="24"/>
          <w:szCs w:val="24"/>
          <w:lang w:val="id-ID" w:eastAsia="ar-SA"/>
        </w:rPr>
        <w:t xml:space="preserve">. Proses ini tidak hanya mempercepat alur kerja tetapi juga mengurangi risiko kerusakan produk selama pemindahan. Memberikan kode tanggal produksi dan bulan akhir konsumsi, berfungsi menunjukkan kapan tepung telah diproduksi dan kapan tidak boleh dikonsumsi </w:t>
      </w:r>
      <w:r w:rsidRPr="00770265">
        <w:rPr>
          <w:bCs/>
          <w:sz w:val="24"/>
          <w:szCs w:val="24"/>
          <w:lang w:val="id-ID" w:eastAsia="ar-SA"/>
        </w:rPr>
        <w:fldChar w:fldCharType="begin" w:fldLock="1"/>
      </w:r>
      <w:r w:rsidR="007D3C59">
        <w:rPr>
          <w:bCs/>
          <w:sz w:val="24"/>
          <w:szCs w:val="24"/>
          <w:lang w:val="id-ID" w:eastAsia="ar-SA"/>
        </w:rPr>
        <w:instrText>ADDIN CSL_CITATION {"citationItems":[{"id":"ITEM-1","itemData":{"DOI":"10.30651/aks.v3i2.1996","ISSN":"25284967","abstract":"This journal discusses the marketing training program for home business products of onion crackers and breadfruit chips through online media. The program is very important to do because based on observations in the field the two processed home products still sell their products in conventional ways. The method used in this assistance program is 1) identifying problems, 2) making training programs, 3) making product labels, 4) making product advertisements on online media. The results of the training showed that the participants were very enthusiastic in participating in the program.","author":[{"dropping-particle":"","family":"Maftuhah","given":"Rifa'atul","non-dropping-particle":"","parse-names":false,"suffix":""},{"dropping-particle":"","family":"Rafsanjani","given":"Haqiqi","non-dropping-particle":"","parse-names":false,"suffix":""}],"container-title":"Aksiologiya: Jurnal Pengabdian Kepada Masyarakat","id":"ITEM-1","issue":"2","issued":{"date-parts":[["2019"]]},"page":"227","title":"Pelatihan Strategi Pemasaran Melalui Media Online Pada Produk Usaha Rumahan Krupuk Bawang dan Kripik Sukun","type":"article-journal","volume":"3"},"uris":["http://www.mendeley.com/documents/?uuid=1da9679e-19dc-499e-a455-b1414fea697a"]}],"mendeley":{"formattedCitation":"[21]","plainTextFormattedCitation":"[21]","previouslyFormattedCitation":"[21]"},"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21]</w:t>
      </w:r>
      <w:r w:rsidRPr="00770265">
        <w:rPr>
          <w:bCs/>
          <w:sz w:val="24"/>
          <w:szCs w:val="24"/>
          <w:lang w:val="id-ID" w:eastAsia="ar-SA"/>
        </w:rPr>
        <w:fldChar w:fldCharType="end"/>
      </w:r>
      <w:r w:rsidRPr="00770265">
        <w:rPr>
          <w:bCs/>
          <w:sz w:val="24"/>
          <w:szCs w:val="24"/>
          <w:lang w:val="id-ID" w:eastAsia="ar-SA"/>
        </w:rPr>
        <w:t xml:space="preserve">. Oleh karena itu, operator kemasan memiliki kontrol yang baik atas penjahitan dan pemberian kode produksi karena merupakan salah satu faktor yang menentukan kualitas secara visual kemasan tepung terigu </w:t>
      </w:r>
      <w:r w:rsidRPr="00770265">
        <w:rPr>
          <w:bCs/>
          <w:sz w:val="24"/>
          <w:szCs w:val="24"/>
          <w:lang w:val="id-ID" w:eastAsia="ar-SA"/>
        </w:rPr>
        <w:fldChar w:fldCharType="begin" w:fldLock="1"/>
      </w:r>
      <w:r w:rsidR="007D3C59">
        <w:rPr>
          <w:bCs/>
          <w:sz w:val="24"/>
          <w:szCs w:val="24"/>
          <w:lang w:val="id-ID" w:eastAsia="ar-SA"/>
        </w:rPr>
        <w:instrText>ADDIN CSL_CITATION {"citationItems":[{"id":"ITEM-1","itemData":{"author":[{"dropping-particle":"","family":"Wibowo","given":"Ardhi","non-dropping-particle":"","parse-names":false,"suffix":""}],"id":"ITEM-1","issued":{"date-parts":[["2010"]]},"page":"1-95","title":"Laporan Magang Di Pt . Pundi Kencana Flour Mills Cilegon","type":"article-journal"},"uris":["http://www.mendeley.com/documents/?uuid=84291fcd-54c3-4d4e-aee0-c048ed462e13"]}],"mendeley":{"formattedCitation":"[22]","plainTextFormattedCitation":"[22]","previouslyFormattedCitation":"[22]"},"properties":{"noteIndex":0},"schema":"https://github.com/citation-style-language/schema/raw/master/csl-citation.json"}</w:instrText>
      </w:r>
      <w:r w:rsidRPr="00770265">
        <w:rPr>
          <w:bCs/>
          <w:sz w:val="24"/>
          <w:szCs w:val="24"/>
          <w:lang w:val="id-ID" w:eastAsia="ar-SA"/>
        </w:rPr>
        <w:fldChar w:fldCharType="separate"/>
      </w:r>
      <w:r w:rsidR="00905379" w:rsidRPr="00905379">
        <w:rPr>
          <w:bCs/>
          <w:noProof/>
          <w:sz w:val="24"/>
          <w:szCs w:val="24"/>
          <w:lang w:val="id-ID" w:eastAsia="ar-SA"/>
        </w:rPr>
        <w:t>[22]</w:t>
      </w:r>
      <w:r w:rsidRPr="00770265">
        <w:rPr>
          <w:bCs/>
          <w:sz w:val="24"/>
          <w:szCs w:val="24"/>
          <w:lang w:val="id-ID" w:eastAsia="ar-SA"/>
        </w:rPr>
        <w:fldChar w:fldCharType="end"/>
      </w:r>
      <w:r w:rsidRPr="00770265">
        <w:rPr>
          <w:bCs/>
          <w:sz w:val="24"/>
          <w:szCs w:val="24"/>
          <w:lang w:val="id-ID" w:eastAsia="ar-SA"/>
        </w:rPr>
        <w:t xml:space="preserve">. Terlebih dahulu, </w:t>
      </w:r>
      <w:r w:rsidRPr="00770265">
        <w:rPr>
          <w:bCs/>
          <w:i/>
          <w:iCs/>
          <w:sz w:val="24"/>
          <w:szCs w:val="24"/>
          <w:lang w:val="id-ID" w:eastAsia="ar-SA"/>
        </w:rPr>
        <w:t>pallet</w:t>
      </w:r>
      <w:r w:rsidRPr="00770265">
        <w:rPr>
          <w:bCs/>
          <w:sz w:val="24"/>
          <w:szCs w:val="24"/>
          <w:lang w:val="id-ID" w:eastAsia="ar-SA"/>
        </w:rPr>
        <w:t xml:space="preserve"> yang digunakan untuk menyusun </w:t>
      </w:r>
      <w:r w:rsidRPr="00770265">
        <w:rPr>
          <w:bCs/>
          <w:i/>
          <w:sz w:val="24"/>
          <w:szCs w:val="24"/>
          <w:lang w:val="id-ID" w:eastAsia="ar-SA"/>
        </w:rPr>
        <w:t>bag</w:t>
      </w:r>
      <w:r w:rsidRPr="00770265">
        <w:rPr>
          <w:bCs/>
          <w:sz w:val="24"/>
          <w:szCs w:val="24"/>
          <w:lang w:val="id-ID" w:eastAsia="ar-SA"/>
        </w:rPr>
        <w:t xml:space="preserve"> </w:t>
      </w:r>
      <w:r w:rsidRPr="00770265">
        <w:rPr>
          <w:bCs/>
          <w:sz w:val="24"/>
          <w:szCs w:val="24"/>
          <w:lang w:val="id-ID" w:eastAsia="ar-SA"/>
        </w:rPr>
        <w:t xml:space="preserve">tepung sebelumnya dibersihkan untuk menghindari kontaminasi biologis seperti kutu. </w:t>
      </w:r>
      <w:r w:rsidRPr="00770265">
        <w:rPr>
          <w:bCs/>
          <w:sz w:val="24"/>
          <w:szCs w:val="24"/>
          <w:lang w:val="en-US" w:eastAsia="ar-SA"/>
        </w:rPr>
        <w:t xml:space="preserve">Tepung terigu yang disusun menggunakan </w:t>
      </w:r>
      <w:r w:rsidRPr="00770265">
        <w:rPr>
          <w:bCs/>
          <w:i/>
          <w:iCs/>
          <w:sz w:val="24"/>
          <w:szCs w:val="24"/>
          <w:lang w:val="id-ID" w:eastAsia="ar-SA"/>
        </w:rPr>
        <w:t xml:space="preserve">robotic palletizer </w:t>
      </w:r>
      <w:r w:rsidRPr="00770265">
        <w:rPr>
          <w:bCs/>
          <w:sz w:val="24"/>
          <w:szCs w:val="24"/>
          <w:lang w:val="id-ID" w:eastAsia="ar-SA"/>
        </w:rPr>
        <w:t xml:space="preserve">diangkut menggunakan </w:t>
      </w:r>
      <w:r w:rsidRPr="00770265">
        <w:rPr>
          <w:bCs/>
          <w:i/>
          <w:iCs/>
          <w:sz w:val="24"/>
          <w:szCs w:val="24"/>
          <w:lang w:val="id-ID" w:eastAsia="ar-SA"/>
        </w:rPr>
        <w:t>forklift</w:t>
      </w:r>
      <w:r w:rsidRPr="00770265">
        <w:rPr>
          <w:bCs/>
          <w:sz w:val="24"/>
          <w:szCs w:val="24"/>
          <w:lang w:val="id-ID" w:eastAsia="ar-SA"/>
        </w:rPr>
        <w:t xml:space="preserve"> untuk penyimpan di </w:t>
      </w:r>
      <w:r w:rsidRPr="00770265">
        <w:rPr>
          <w:bCs/>
          <w:i/>
          <w:iCs/>
          <w:sz w:val="24"/>
          <w:szCs w:val="24"/>
          <w:lang w:val="id-ID" w:eastAsia="ar-SA"/>
        </w:rPr>
        <w:t>warehouse</w:t>
      </w:r>
      <w:r w:rsidRPr="00770265">
        <w:rPr>
          <w:bCs/>
          <w:sz w:val="24"/>
          <w:szCs w:val="24"/>
          <w:lang w:val="id-ID" w:eastAsia="ar-SA"/>
        </w:rPr>
        <w:t>.</w:t>
      </w:r>
    </w:p>
    <w:p w14:paraId="05950B2D" w14:textId="77777777" w:rsidR="00F30817" w:rsidRPr="00DC3012" w:rsidRDefault="00764FEF" w:rsidP="0040261E">
      <w:pPr>
        <w:pStyle w:val="TTPSectionHeading"/>
        <w:spacing w:before="240"/>
        <w:rPr>
          <w:lang w:val="id-ID"/>
        </w:rPr>
      </w:pPr>
      <w:r w:rsidRPr="00DC3012">
        <w:rPr>
          <w:lang w:val="id-ID"/>
        </w:rPr>
        <w:t>Kesimpulan</w:t>
      </w:r>
    </w:p>
    <w:p w14:paraId="41DA7E29" w14:textId="0630E452" w:rsidR="00F30817" w:rsidRPr="0058529B" w:rsidRDefault="0058529B" w:rsidP="0058529B">
      <w:pPr>
        <w:suppressAutoHyphens/>
        <w:autoSpaceDE/>
        <w:autoSpaceDN/>
        <w:ind w:firstLine="567"/>
        <w:jc w:val="both"/>
        <w:rPr>
          <w:sz w:val="24"/>
          <w:szCs w:val="24"/>
          <w:lang w:val="id-ID" w:eastAsia="ar-SA"/>
        </w:rPr>
      </w:pPr>
      <w:r w:rsidRPr="0058529B">
        <w:rPr>
          <w:sz w:val="24"/>
          <w:szCs w:val="24"/>
          <w:lang w:val="id-ID" w:eastAsia="ar-SA"/>
        </w:rPr>
        <w:t xml:space="preserve">Penelitian ini menyoroti pentingnya sistem transportasi yang efisien dan aman dalam industri makanan, khususnya dalam penanganan produk tepung 25 kg. Sistem sensor pengaman pada transportasi </w:t>
      </w:r>
      <w:r w:rsidRPr="0058529B">
        <w:rPr>
          <w:i/>
          <w:sz w:val="24"/>
          <w:szCs w:val="24"/>
          <w:lang w:val="id-ID" w:eastAsia="ar-SA"/>
        </w:rPr>
        <w:t xml:space="preserve">packaging </w:t>
      </w:r>
      <w:r w:rsidRPr="0058529B">
        <w:rPr>
          <w:sz w:val="24"/>
          <w:szCs w:val="24"/>
          <w:lang w:val="id-ID" w:eastAsia="ar-SA"/>
        </w:rPr>
        <w:t>tepung 25 kg menjadi topik yang relevan dan perlu diteliti secara mendalam. Penggunaan sistem otomasi dalam proses pemindahan produk jadi, mulai dari mesin </w:t>
      </w:r>
      <w:r w:rsidRPr="0058529B">
        <w:rPr>
          <w:i/>
          <w:iCs/>
          <w:sz w:val="24"/>
          <w:szCs w:val="24"/>
          <w:lang w:val="id-ID" w:eastAsia="ar-SA"/>
        </w:rPr>
        <w:t>packing</w:t>
      </w:r>
      <w:r w:rsidRPr="0058529B">
        <w:rPr>
          <w:sz w:val="24"/>
          <w:szCs w:val="24"/>
          <w:lang w:val="id-ID" w:eastAsia="ar-SA"/>
        </w:rPr>
        <w:t> hingga penyusunan </w:t>
      </w:r>
      <w:r w:rsidRPr="0058529B">
        <w:rPr>
          <w:i/>
          <w:iCs/>
          <w:sz w:val="24"/>
          <w:szCs w:val="24"/>
          <w:lang w:val="id-ID" w:eastAsia="ar-SA"/>
        </w:rPr>
        <w:t>bag pallet</w:t>
      </w:r>
      <w:r w:rsidRPr="0058529B">
        <w:rPr>
          <w:sz w:val="24"/>
          <w:szCs w:val="24"/>
          <w:lang w:val="id-ID" w:eastAsia="ar-SA"/>
        </w:rPr>
        <w:t>, memberikan kemudahan dan efisiensi.</w:t>
      </w:r>
      <w:r>
        <w:rPr>
          <w:sz w:val="24"/>
          <w:szCs w:val="24"/>
          <w:lang w:val="id-ID" w:eastAsia="ar-SA"/>
        </w:rPr>
        <w:t xml:space="preserve"> </w:t>
      </w:r>
      <w:r w:rsidRPr="0058529B">
        <w:rPr>
          <w:sz w:val="24"/>
          <w:szCs w:val="24"/>
          <w:lang w:val="id-ID" w:eastAsia="ar-SA"/>
        </w:rPr>
        <w:t>Sistem </w:t>
      </w:r>
      <w:r w:rsidRPr="0058529B">
        <w:rPr>
          <w:i/>
          <w:iCs/>
          <w:sz w:val="24"/>
          <w:szCs w:val="24"/>
          <w:lang w:val="id-ID" w:eastAsia="ar-SA"/>
        </w:rPr>
        <w:t>conveyor</w:t>
      </w:r>
      <w:r w:rsidRPr="0058529B">
        <w:rPr>
          <w:sz w:val="24"/>
          <w:szCs w:val="24"/>
          <w:lang w:val="id-ID" w:eastAsia="ar-SA"/>
        </w:rPr>
        <w:t> dengan sensor </w:t>
      </w:r>
      <w:r w:rsidRPr="0058529B">
        <w:rPr>
          <w:i/>
          <w:iCs/>
          <w:sz w:val="24"/>
          <w:szCs w:val="24"/>
          <w:lang w:val="id-ID" w:eastAsia="ar-SA"/>
        </w:rPr>
        <w:t>infrared</w:t>
      </w:r>
      <w:r w:rsidRPr="0058529B">
        <w:rPr>
          <w:sz w:val="24"/>
          <w:szCs w:val="24"/>
          <w:lang w:val="id-ID" w:eastAsia="ar-SA"/>
        </w:rPr>
        <w:t> dan PLC </w:t>
      </w:r>
      <w:r w:rsidRPr="0058529B">
        <w:rPr>
          <w:i/>
          <w:iCs/>
          <w:sz w:val="24"/>
          <w:szCs w:val="24"/>
          <w:lang w:val="id-ID" w:eastAsia="ar-SA"/>
        </w:rPr>
        <w:t>interlock</w:t>
      </w:r>
      <w:r w:rsidRPr="0058529B">
        <w:rPr>
          <w:sz w:val="24"/>
          <w:szCs w:val="24"/>
          <w:lang w:val="id-ID" w:eastAsia="ar-SA"/>
        </w:rPr>
        <w:t> berperan penting dalam mendeteksi keberadaan produk, mengatur pergerakan </w:t>
      </w:r>
      <w:r w:rsidRPr="0058529B">
        <w:rPr>
          <w:i/>
          <w:iCs/>
          <w:sz w:val="24"/>
          <w:szCs w:val="24"/>
          <w:lang w:val="id-ID" w:eastAsia="ar-SA"/>
        </w:rPr>
        <w:t>conveyor</w:t>
      </w:r>
      <w:r w:rsidRPr="0058529B">
        <w:rPr>
          <w:sz w:val="24"/>
          <w:szCs w:val="24"/>
          <w:lang w:val="id-ID" w:eastAsia="ar-SA"/>
        </w:rPr>
        <w:t>, dan memastikan keamanan produk dari kontaminasi logam. Sistem </w:t>
      </w:r>
      <w:r w:rsidRPr="0058529B">
        <w:rPr>
          <w:i/>
          <w:iCs/>
          <w:sz w:val="24"/>
          <w:szCs w:val="24"/>
          <w:lang w:val="id-ID" w:eastAsia="ar-SA"/>
        </w:rPr>
        <w:t>interlock</w:t>
      </w:r>
      <w:r w:rsidRPr="0058529B">
        <w:rPr>
          <w:sz w:val="24"/>
          <w:szCs w:val="24"/>
          <w:lang w:val="id-ID" w:eastAsia="ar-SA"/>
        </w:rPr>
        <w:t> yang terintegrasi dengan PLC memungkinkan pengendalian dan pemantauan proses pemindahan produk secara </w:t>
      </w:r>
      <w:r w:rsidRPr="0058529B">
        <w:rPr>
          <w:i/>
          <w:iCs/>
          <w:sz w:val="24"/>
          <w:szCs w:val="24"/>
          <w:lang w:val="id-ID" w:eastAsia="ar-SA"/>
        </w:rPr>
        <w:t>real-time</w:t>
      </w:r>
      <w:r w:rsidRPr="0058529B">
        <w:rPr>
          <w:sz w:val="24"/>
          <w:szCs w:val="24"/>
          <w:lang w:val="id-ID" w:eastAsia="ar-SA"/>
        </w:rPr>
        <w:t>, serta memberikan peringatan jika terjadi masalah, seperti deteksi logam melebihi batas standar.</w:t>
      </w:r>
    </w:p>
    <w:p w14:paraId="59ED9592" w14:textId="1BE9E0BA" w:rsidR="00C46119" w:rsidRPr="00897260" w:rsidRDefault="0026029D" w:rsidP="00EE558F">
      <w:pPr>
        <w:pStyle w:val="TTPSectionHeading"/>
        <w:spacing w:before="240"/>
        <w:rPr>
          <w:lang w:val="id-ID"/>
        </w:rPr>
      </w:pPr>
      <w:r w:rsidRPr="00897260">
        <w:rPr>
          <w:lang w:val="id-ID"/>
        </w:rPr>
        <w:t>Daftar pustaka</w:t>
      </w:r>
    </w:p>
    <w:p w14:paraId="0C0F614E" w14:textId="51D97ADD" w:rsidR="007D3C59" w:rsidRPr="005D3C92" w:rsidRDefault="00966896" w:rsidP="005D3C92">
      <w:pPr>
        <w:widowControl w:val="0"/>
        <w:adjustRightInd w:val="0"/>
        <w:ind w:left="640" w:hanging="640"/>
        <w:jc w:val="both"/>
        <w:rPr>
          <w:noProof/>
          <w:sz w:val="24"/>
          <w:szCs w:val="24"/>
        </w:rPr>
      </w:pPr>
      <w:r w:rsidRPr="005D3C92">
        <w:rPr>
          <w:sz w:val="24"/>
          <w:szCs w:val="24"/>
          <w:lang w:val="pt-BR"/>
        </w:rPr>
        <w:fldChar w:fldCharType="begin" w:fldLock="1"/>
      </w:r>
      <w:r w:rsidRPr="00897260">
        <w:rPr>
          <w:sz w:val="24"/>
          <w:szCs w:val="24"/>
          <w:lang w:val="id-ID"/>
        </w:rPr>
        <w:instrText xml:space="preserve">ADDIN Mendeley Bibliography CSL_BIBLIOGRAPHY </w:instrText>
      </w:r>
      <w:r w:rsidRPr="005D3C92">
        <w:rPr>
          <w:sz w:val="24"/>
          <w:szCs w:val="24"/>
          <w:lang w:val="pt-BR"/>
        </w:rPr>
        <w:fldChar w:fldCharType="separate"/>
      </w:r>
      <w:r w:rsidR="007D3C59" w:rsidRPr="005D3C92">
        <w:rPr>
          <w:noProof/>
          <w:sz w:val="24"/>
          <w:szCs w:val="24"/>
        </w:rPr>
        <w:t>[1]</w:t>
      </w:r>
      <w:r w:rsidR="007D3C59" w:rsidRPr="005D3C92">
        <w:rPr>
          <w:noProof/>
          <w:sz w:val="24"/>
          <w:szCs w:val="24"/>
        </w:rPr>
        <w:tab/>
        <w:t xml:space="preserve">F. I. Pasaribu, N. Evalina, M. N. A. Nasution, E. S. Nasution, and A. Amiruddin, “Perancangan sistem pengamanan pada jalan tanjakan dan turunan yang bertikungan,” in </w:t>
      </w:r>
      <w:r w:rsidR="007D3C59" w:rsidRPr="005D3C92">
        <w:rPr>
          <w:i/>
          <w:iCs/>
          <w:noProof/>
          <w:sz w:val="24"/>
          <w:szCs w:val="24"/>
        </w:rPr>
        <w:t>Prosiding Seminar Nasional Teknik UISU (SEMNASTEK)</w:t>
      </w:r>
      <w:r w:rsidR="007D3C59" w:rsidRPr="005D3C92">
        <w:rPr>
          <w:noProof/>
          <w:sz w:val="24"/>
          <w:szCs w:val="24"/>
        </w:rPr>
        <w:t>, 2022, pp. 126–134.</w:t>
      </w:r>
    </w:p>
    <w:p w14:paraId="4514B44B"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2]</w:t>
      </w:r>
      <w:r w:rsidRPr="005D3C92">
        <w:rPr>
          <w:noProof/>
          <w:sz w:val="24"/>
          <w:szCs w:val="24"/>
        </w:rPr>
        <w:tab/>
        <w:t>S. Kasus, U. Coconut, and T. Indonesia, “Penerapan pengendalian kualitas terhadap produksi tepung kelapa ( desiccated coconut ) di pt. unicotin airmadidi,” 2023.</w:t>
      </w:r>
    </w:p>
    <w:p w14:paraId="46557B9C"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3]</w:t>
      </w:r>
      <w:r w:rsidRPr="005D3C92">
        <w:rPr>
          <w:noProof/>
          <w:sz w:val="24"/>
          <w:szCs w:val="24"/>
        </w:rPr>
        <w:tab/>
        <w:t xml:space="preserve">J. H. cipta Pangaribuan, I. Gunawan, H. Satria T, . S., and I. O. Kirana, “Perancangan Alarm Anti Maling </w:t>
      </w:r>
      <w:r w:rsidRPr="005D3C92">
        <w:rPr>
          <w:noProof/>
          <w:sz w:val="24"/>
          <w:szCs w:val="24"/>
        </w:rPr>
        <w:lastRenderedPageBreak/>
        <w:t xml:space="preserve">Pada Kendaraan Bermotor Dalam Posisi Parkir Menggunakan Sensor Pir (Passive Infrared Receiver) Dan Sensor Getar Berbasis Arduino Uno R3,” </w:t>
      </w:r>
      <w:r w:rsidRPr="005D3C92">
        <w:rPr>
          <w:i/>
          <w:iCs/>
          <w:noProof/>
          <w:sz w:val="24"/>
          <w:szCs w:val="24"/>
        </w:rPr>
        <w:t>J. Ilm. Ilk. - Ilmu Komput. Inform.</w:t>
      </w:r>
      <w:r w:rsidRPr="005D3C92">
        <w:rPr>
          <w:noProof/>
          <w:sz w:val="24"/>
          <w:szCs w:val="24"/>
        </w:rPr>
        <w:t>, vol. 4, no. 1, pp. 26–35, 2021, doi: 10.47324/ilkominfo.v4i1.106.</w:t>
      </w:r>
    </w:p>
    <w:p w14:paraId="5873EBC2"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4]</w:t>
      </w:r>
      <w:r w:rsidRPr="005D3C92">
        <w:rPr>
          <w:noProof/>
          <w:sz w:val="24"/>
          <w:szCs w:val="24"/>
        </w:rPr>
        <w:tab/>
        <w:t>D. Nurdiansyah, “Pengaruh kualitas produk dan harga terhadap keputusan pembelian produk sepatu olahraga merek Adidas di Bandar Lampung,” 2017.</w:t>
      </w:r>
    </w:p>
    <w:p w14:paraId="72285461"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5]</w:t>
      </w:r>
      <w:r w:rsidRPr="005D3C92">
        <w:rPr>
          <w:noProof/>
          <w:sz w:val="24"/>
          <w:szCs w:val="24"/>
        </w:rPr>
        <w:tab/>
        <w:t xml:space="preserve">I. Ibrahim, D. Arifin, and A. Khairunnisa, “Analisis Pengendalian Kualitas Menggunakan Metode Six Sigma Dengan Tahapan Dmaic Untuk Mengurangi Jumlah Cacat Pada Produk Vibrating Roller Compactor Di Pt. Sakai Indonesia,” </w:t>
      </w:r>
      <w:r w:rsidRPr="005D3C92">
        <w:rPr>
          <w:i/>
          <w:iCs/>
          <w:noProof/>
          <w:sz w:val="24"/>
          <w:szCs w:val="24"/>
        </w:rPr>
        <w:t>J. Kalibr.  Karya Lintas Ilmu Bid. Rekayasa Arsitektur, Sipil, Ind.</w:t>
      </w:r>
      <w:r w:rsidRPr="005D3C92">
        <w:rPr>
          <w:noProof/>
          <w:sz w:val="24"/>
          <w:szCs w:val="24"/>
        </w:rPr>
        <w:t>, vol. 3, no. 1, pp. 18–36, 2020, doi: 10.37721/kal.v3i1.639.</w:t>
      </w:r>
    </w:p>
    <w:p w14:paraId="103A0474"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6]</w:t>
      </w:r>
      <w:r w:rsidRPr="005D3C92">
        <w:rPr>
          <w:noProof/>
          <w:sz w:val="24"/>
          <w:szCs w:val="24"/>
        </w:rPr>
        <w:tab/>
        <w:t>M. A. M. Martinus, Adi Susilo, Mareli Telaumbauna, “RANCANG BANGUN SISTEM PENGHITUNG JUMLAH DAN MASSA BIJI KOPI BERBASIS MIKROKONTROLER PADA KONVEYOR SABUK,” vol. 5, no. 2, pp. 267–271, 2020, doi: 10.1163/9789004325968_034.</w:t>
      </w:r>
    </w:p>
    <w:p w14:paraId="1CC98952"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7]</w:t>
      </w:r>
      <w:r w:rsidRPr="005D3C92">
        <w:rPr>
          <w:noProof/>
          <w:sz w:val="24"/>
          <w:szCs w:val="24"/>
        </w:rPr>
        <w:tab/>
        <w:t xml:space="preserve">H. Abizar, S. D. Ramdani, and D. Supriyatna, “Operator competency model for mechanical engineering expertise,” </w:t>
      </w:r>
      <w:r w:rsidRPr="005D3C92">
        <w:rPr>
          <w:i/>
          <w:iCs/>
          <w:noProof/>
          <w:sz w:val="24"/>
          <w:szCs w:val="24"/>
        </w:rPr>
        <w:t>AIP Conf. Proc.</w:t>
      </w:r>
      <w:r w:rsidRPr="005D3C92">
        <w:rPr>
          <w:noProof/>
          <w:sz w:val="24"/>
          <w:szCs w:val="24"/>
        </w:rPr>
        <w:t>, vol. 2671, no. April, 2023, doi: 10.1063/5.0114532.</w:t>
      </w:r>
    </w:p>
    <w:p w14:paraId="7AA5C496"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8]</w:t>
      </w:r>
      <w:r w:rsidRPr="005D3C92">
        <w:rPr>
          <w:noProof/>
          <w:sz w:val="24"/>
          <w:szCs w:val="24"/>
        </w:rPr>
        <w:tab/>
        <w:t xml:space="preserve">M. M. Tahir, </w:t>
      </w:r>
      <w:r w:rsidRPr="005D3C92">
        <w:rPr>
          <w:i/>
          <w:iCs/>
          <w:noProof/>
          <w:sz w:val="24"/>
          <w:szCs w:val="24"/>
        </w:rPr>
        <w:t>Penanganan Pasca Panen Dan Produk Olahan Sayuran</w:t>
      </w:r>
      <w:r w:rsidRPr="005D3C92">
        <w:rPr>
          <w:noProof/>
          <w:sz w:val="24"/>
          <w:szCs w:val="24"/>
        </w:rPr>
        <w:t>. Nas Media Pustaka, 2023.</w:t>
      </w:r>
    </w:p>
    <w:p w14:paraId="4473985E"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9]</w:t>
      </w:r>
      <w:r w:rsidRPr="005D3C92">
        <w:rPr>
          <w:noProof/>
          <w:sz w:val="24"/>
          <w:szCs w:val="24"/>
        </w:rPr>
        <w:tab/>
        <w:t xml:space="preserve">W. E. Sari and S. Syahwin, “Prototipe Sistem Keamanan Brankas Berbasis Arduino menggunakan Android,” </w:t>
      </w:r>
      <w:r w:rsidRPr="005D3C92">
        <w:rPr>
          <w:i/>
          <w:iCs/>
          <w:noProof/>
          <w:sz w:val="24"/>
          <w:szCs w:val="24"/>
        </w:rPr>
        <w:t>sudo J. Tek. Inform.</w:t>
      </w:r>
      <w:r w:rsidRPr="005D3C92">
        <w:rPr>
          <w:noProof/>
          <w:sz w:val="24"/>
          <w:szCs w:val="24"/>
        </w:rPr>
        <w:t>, vol. 1, no. 4, pp. 154–162, 2022, doi: 10.56211/sudo.v1i4.146.</w:t>
      </w:r>
    </w:p>
    <w:p w14:paraId="21A91AF4"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0]</w:t>
      </w:r>
      <w:r w:rsidRPr="005D3C92">
        <w:rPr>
          <w:noProof/>
          <w:sz w:val="24"/>
          <w:szCs w:val="24"/>
        </w:rPr>
        <w:tab/>
        <w:t xml:space="preserve">E. K. Laksanawti, E. Efrizal, and D. A. Kusuma, “Perancangan Conveyor Pada Mesin Pembuat Mie Otomatis,” </w:t>
      </w:r>
      <w:r w:rsidRPr="005D3C92">
        <w:rPr>
          <w:i/>
          <w:iCs/>
          <w:noProof/>
          <w:sz w:val="24"/>
          <w:szCs w:val="24"/>
        </w:rPr>
        <w:t>Mot. Bakar  J. Tek. Mesin</w:t>
      </w:r>
      <w:r w:rsidRPr="005D3C92">
        <w:rPr>
          <w:noProof/>
          <w:sz w:val="24"/>
          <w:szCs w:val="24"/>
        </w:rPr>
        <w:t>, vol. 5, no. 1, p. 28, 2022, doi: 10.31000/mbjtm.v5i1.5815.</w:t>
      </w:r>
    </w:p>
    <w:p w14:paraId="6F7BBD15"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1]</w:t>
      </w:r>
      <w:r w:rsidRPr="005D3C92">
        <w:rPr>
          <w:noProof/>
          <w:sz w:val="24"/>
          <w:szCs w:val="24"/>
        </w:rPr>
        <w:tab/>
        <w:t>K. Baehaki, “Integrasi hardware alat produksi biogas berbasis Internet of Things,” vol. 11, no. 6, pp. 6759–6763, 2024.</w:t>
      </w:r>
    </w:p>
    <w:p w14:paraId="7911C28A"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2]</w:t>
      </w:r>
      <w:r w:rsidRPr="005D3C92">
        <w:rPr>
          <w:noProof/>
          <w:sz w:val="24"/>
          <w:szCs w:val="24"/>
        </w:rPr>
        <w:tab/>
        <w:t xml:space="preserve">D. Assyakurrohim, D. Ikhram, R. A. Sirodj, and M. W. Afgani, “Metode studi kasus dalam penelitian kualitatif,” </w:t>
      </w:r>
      <w:r w:rsidRPr="005D3C92">
        <w:rPr>
          <w:i/>
          <w:iCs/>
          <w:noProof/>
          <w:sz w:val="24"/>
          <w:szCs w:val="24"/>
        </w:rPr>
        <w:t>J. Pendidik. Sains Dan Komput.</w:t>
      </w:r>
      <w:r w:rsidRPr="005D3C92">
        <w:rPr>
          <w:noProof/>
          <w:sz w:val="24"/>
          <w:szCs w:val="24"/>
        </w:rPr>
        <w:t>, vol. 3, no. 01, pp. 1–9, 2023.</w:t>
      </w:r>
    </w:p>
    <w:p w14:paraId="39612856"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3]</w:t>
      </w:r>
      <w:r w:rsidRPr="005D3C92">
        <w:rPr>
          <w:noProof/>
          <w:sz w:val="24"/>
          <w:szCs w:val="24"/>
        </w:rPr>
        <w:tab/>
        <w:t xml:space="preserve">H. Wijaya, </w:t>
      </w:r>
      <w:r w:rsidRPr="005D3C92">
        <w:rPr>
          <w:i/>
          <w:iCs/>
          <w:noProof/>
          <w:sz w:val="24"/>
          <w:szCs w:val="24"/>
        </w:rPr>
        <w:t>Analisis data kualitatif teori konsep dalam penelitian pendidikan</w:t>
      </w:r>
      <w:r w:rsidRPr="005D3C92">
        <w:rPr>
          <w:noProof/>
          <w:sz w:val="24"/>
          <w:szCs w:val="24"/>
        </w:rPr>
        <w:t>. Sekolah Tinggi Theologia Jaffray, 2020.</w:t>
      </w:r>
    </w:p>
    <w:p w14:paraId="5F553CFD"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4]</w:t>
      </w:r>
      <w:r w:rsidRPr="005D3C92">
        <w:rPr>
          <w:noProof/>
          <w:sz w:val="24"/>
          <w:szCs w:val="24"/>
        </w:rPr>
        <w:tab/>
        <w:t>S. Lutfianto, “Sistem Manufaktur Terpadu Proses Obat Nyamuk Semprot,” pp. 1–9, 2008.</w:t>
      </w:r>
    </w:p>
    <w:p w14:paraId="64119644"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5]</w:t>
      </w:r>
      <w:r w:rsidRPr="005D3C92">
        <w:rPr>
          <w:noProof/>
          <w:sz w:val="24"/>
          <w:szCs w:val="24"/>
        </w:rPr>
        <w:tab/>
        <w:t xml:space="preserve">A. Saputra, Helmizar, and Y. Witanto, “Perawatan Mesin Belt Conveyor,” </w:t>
      </w:r>
      <w:r w:rsidRPr="005D3C92">
        <w:rPr>
          <w:i/>
          <w:iCs/>
          <w:noProof/>
          <w:sz w:val="24"/>
          <w:szCs w:val="24"/>
        </w:rPr>
        <w:t>Teknosia</w:t>
      </w:r>
      <w:r w:rsidRPr="005D3C92">
        <w:rPr>
          <w:noProof/>
          <w:sz w:val="24"/>
          <w:szCs w:val="24"/>
        </w:rPr>
        <w:t>, vol. 18, no. 1, pp. 21–29, 2024, doi: 10.33369/teknosia.v18i1.34944.</w:t>
      </w:r>
    </w:p>
    <w:p w14:paraId="11BE9F2C"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6]</w:t>
      </w:r>
      <w:r w:rsidRPr="005D3C92">
        <w:rPr>
          <w:noProof/>
          <w:sz w:val="24"/>
          <w:szCs w:val="24"/>
        </w:rPr>
        <w:tab/>
        <w:t xml:space="preserve">Sigi Syah Wibowo, Abdul Manaf, and Tresna Umar, “Analisis Pembebanan Belt Conveyor Menggunakan Motor Induksi 3 Fase 1,5 Kw Dan Vsd Sebagai Speed Controller,” </w:t>
      </w:r>
      <w:r w:rsidRPr="005D3C92">
        <w:rPr>
          <w:i/>
          <w:iCs/>
          <w:noProof/>
          <w:sz w:val="24"/>
          <w:szCs w:val="24"/>
        </w:rPr>
        <w:t>J. Tek. Ilmu Dan Apl.</w:t>
      </w:r>
      <w:r w:rsidRPr="005D3C92">
        <w:rPr>
          <w:noProof/>
          <w:sz w:val="24"/>
          <w:szCs w:val="24"/>
        </w:rPr>
        <w:t>, vol. 9, no. 1, pp. 91–96, 2021, doi: 10.33795/jtia.v9i1.18.</w:t>
      </w:r>
    </w:p>
    <w:p w14:paraId="58ED271C"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7]</w:t>
      </w:r>
      <w:r w:rsidRPr="005D3C92">
        <w:rPr>
          <w:noProof/>
          <w:sz w:val="24"/>
          <w:szCs w:val="24"/>
        </w:rPr>
        <w:tab/>
        <w:t xml:space="preserve">S. Sanam, I. A. Azpah, B. Bohari, H. Abdillah, and A. Y. W. Putra, “PENERAPAN SISTEM OTOMASI DALAM PEMBERIAN PAKAN IKAN LELE GUNA MENGEFISIENSI WAKTU,” </w:t>
      </w:r>
      <w:r w:rsidRPr="005D3C92">
        <w:rPr>
          <w:i/>
          <w:iCs/>
          <w:noProof/>
          <w:sz w:val="24"/>
          <w:szCs w:val="24"/>
        </w:rPr>
        <w:t>Accurate J. Mech. Eng. Sci.</w:t>
      </w:r>
      <w:r w:rsidRPr="005D3C92">
        <w:rPr>
          <w:noProof/>
          <w:sz w:val="24"/>
          <w:szCs w:val="24"/>
        </w:rPr>
        <w:t>, vol. 5, no. 1, pp. 8–15, 2024.</w:t>
      </w:r>
    </w:p>
    <w:p w14:paraId="1D024BFE"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8]</w:t>
      </w:r>
      <w:r w:rsidRPr="005D3C92">
        <w:rPr>
          <w:noProof/>
          <w:sz w:val="24"/>
          <w:szCs w:val="24"/>
        </w:rPr>
        <w:tab/>
        <w:t xml:space="preserve">D. Yuhendri, “Penggunaan PLC Sebagai Pengontrol Peralatan  Building Automatis,” </w:t>
      </w:r>
      <w:r w:rsidRPr="005D3C92">
        <w:rPr>
          <w:i/>
          <w:iCs/>
          <w:noProof/>
          <w:sz w:val="24"/>
          <w:szCs w:val="24"/>
        </w:rPr>
        <w:t>JET (Journal Electr. Technol.</w:t>
      </w:r>
      <w:r w:rsidRPr="005D3C92">
        <w:rPr>
          <w:noProof/>
          <w:sz w:val="24"/>
          <w:szCs w:val="24"/>
        </w:rPr>
        <w:t>, vol. 3, no. 3, pp. 121–127, 2018, [Online]. Available: https://jurnal.uisu.ac.id/index.php/jet/article/view/952</w:t>
      </w:r>
    </w:p>
    <w:p w14:paraId="7C2A1B8C"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19]</w:t>
      </w:r>
      <w:r w:rsidRPr="005D3C92">
        <w:rPr>
          <w:noProof/>
          <w:sz w:val="24"/>
          <w:szCs w:val="24"/>
        </w:rPr>
        <w:tab/>
        <w:t xml:space="preserve">A. Androva and A. Mukhtar, “Rancang Bangun Instrumentasi </w:t>
      </w:r>
      <w:r w:rsidRPr="005D3C92">
        <w:rPr>
          <w:noProof/>
          <w:sz w:val="24"/>
          <w:szCs w:val="24"/>
        </w:rPr>
        <w:lastRenderedPageBreak/>
        <w:t xml:space="preserve">Infrared Obstacle Avoidance Sensor Pada Dynamometer Prony Brake Dengan Sistem Monitoring Berbasis Iot (Internet Of Things),” </w:t>
      </w:r>
      <w:r w:rsidRPr="005D3C92">
        <w:rPr>
          <w:i/>
          <w:iCs/>
          <w:noProof/>
          <w:sz w:val="24"/>
          <w:szCs w:val="24"/>
        </w:rPr>
        <w:t>Cross-border</w:t>
      </w:r>
      <w:r w:rsidRPr="005D3C92">
        <w:rPr>
          <w:noProof/>
          <w:sz w:val="24"/>
          <w:szCs w:val="24"/>
        </w:rPr>
        <w:t>, vol. 6, no. 2, pp. 1081–1090, 2023.</w:t>
      </w:r>
    </w:p>
    <w:p w14:paraId="766FC69D"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20]</w:t>
      </w:r>
      <w:r w:rsidRPr="005D3C92">
        <w:rPr>
          <w:noProof/>
          <w:sz w:val="24"/>
          <w:szCs w:val="24"/>
        </w:rPr>
        <w:tab/>
        <w:t xml:space="preserve">S. Wilyanti, M. Manfaluthy, and K. Karseno, “Conveyor Control System Product Calculation Based On Programmable Logic Controller,” </w:t>
      </w:r>
      <w:r w:rsidRPr="005D3C92">
        <w:rPr>
          <w:i/>
          <w:iCs/>
          <w:noProof/>
          <w:sz w:val="24"/>
          <w:szCs w:val="24"/>
        </w:rPr>
        <w:t>J. Tek.</w:t>
      </w:r>
      <w:r w:rsidRPr="005D3C92">
        <w:rPr>
          <w:noProof/>
          <w:sz w:val="24"/>
          <w:szCs w:val="24"/>
        </w:rPr>
        <w:t>, vol. 8, no. 2, 2019, doi: 10.31000/jt.v8i2.1489.</w:t>
      </w:r>
    </w:p>
    <w:p w14:paraId="39235F82"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21]</w:t>
      </w:r>
      <w:r w:rsidRPr="005D3C92">
        <w:rPr>
          <w:noProof/>
          <w:sz w:val="24"/>
          <w:szCs w:val="24"/>
        </w:rPr>
        <w:tab/>
        <w:t xml:space="preserve">R. Maftuhah and H. Rafsanjani, “Pelatihan Strategi Pemasaran Melalui Media Online Pada Produk Usaha Rumahan Krupuk Bawang dan Kripik Sukun,” </w:t>
      </w:r>
      <w:r w:rsidRPr="005D3C92">
        <w:rPr>
          <w:i/>
          <w:iCs/>
          <w:noProof/>
          <w:sz w:val="24"/>
          <w:szCs w:val="24"/>
        </w:rPr>
        <w:t>Aksiologiya J. Pengabdi. Kpd. Masy.</w:t>
      </w:r>
      <w:r w:rsidRPr="005D3C92">
        <w:rPr>
          <w:noProof/>
          <w:sz w:val="24"/>
          <w:szCs w:val="24"/>
        </w:rPr>
        <w:t>, vol. 3, no. 2, p. 227, 2019, doi: 10.30651/aks.v3i2.1996.</w:t>
      </w:r>
    </w:p>
    <w:p w14:paraId="1D13DC6A" w14:textId="77777777" w:rsidR="007D3C59" w:rsidRPr="005D3C92" w:rsidRDefault="007D3C59" w:rsidP="005D3C92">
      <w:pPr>
        <w:widowControl w:val="0"/>
        <w:adjustRightInd w:val="0"/>
        <w:ind w:left="640" w:hanging="640"/>
        <w:jc w:val="both"/>
        <w:rPr>
          <w:noProof/>
          <w:sz w:val="24"/>
          <w:szCs w:val="24"/>
        </w:rPr>
      </w:pPr>
      <w:r w:rsidRPr="005D3C92">
        <w:rPr>
          <w:noProof/>
          <w:sz w:val="24"/>
          <w:szCs w:val="24"/>
        </w:rPr>
        <w:t>[22]</w:t>
      </w:r>
      <w:r w:rsidRPr="005D3C92">
        <w:rPr>
          <w:noProof/>
          <w:sz w:val="24"/>
          <w:szCs w:val="24"/>
        </w:rPr>
        <w:tab/>
        <w:t>A. Wibowo, “Laporan Magang Di Pt . Pundi Kencana Flour Mills Cilegon,” pp. 1–95, 2010.</w:t>
      </w:r>
    </w:p>
    <w:p w14:paraId="6D5656C7" w14:textId="0278E10A" w:rsidR="00C46119" w:rsidRPr="00C46119" w:rsidRDefault="00966896" w:rsidP="005D3C92">
      <w:pPr>
        <w:pStyle w:val="TTPParagraphothers"/>
        <w:ind w:firstLine="0"/>
        <w:rPr>
          <w:lang w:val="pt-BR"/>
        </w:rPr>
      </w:pPr>
      <w:r w:rsidRPr="005D3C92">
        <w:rPr>
          <w:lang w:val="pt-BR"/>
        </w:rPr>
        <w:fldChar w:fldCharType="end"/>
      </w:r>
    </w:p>
    <w:sectPr w:rsidR="00C46119" w:rsidRPr="00C46119" w:rsidSect="007F18B8">
      <w:type w:val="continuous"/>
      <w:pgSz w:w="11907" w:h="16840" w:code="9"/>
      <w:pgMar w:top="1440" w:right="1440" w:bottom="1440" w:left="1440" w:header="851" w:footer="283"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22295" w14:textId="77777777" w:rsidR="001279F4" w:rsidRDefault="001279F4">
      <w:r>
        <w:separator/>
      </w:r>
    </w:p>
  </w:endnote>
  <w:endnote w:type="continuationSeparator" w:id="0">
    <w:p w14:paraId="4FA1D951" w14:textId="77777777" w:rsidR="001279F4" w:rsidRDefault="001279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6EDDA" w14:textId="77777777" w:rsidR="00A55639" w:rsidRDefault="00A55639">
    <w:pPr>
      <w:pStyle w:val="Footer"/>
      <w:jc w:val="right"/>
    </w:pPr>
    <w:r w:rsidRPr="00A55639">
      <w:rPr>
        <w:b/>
        <w:bCs/>
        <w:lang w:val="id-ID"/>
      </w:rPr>
      <w:t xml:space="preserve">(Jangan diubah)  </w:t>
    </w:r>
    <w:r>
      <w:rPr>
        <w:lang w:val="id-ID"/>
      </w:rPr>
      <w:t xml:space="preserve"> </w:t>
    </w:r>
    <w:sdt>
      <w:sdtPr>
        <w:id w:val="-1155536398"/>
        <w:docPartObj>
          <w:docPartGallery w:val="Page Numbers (Bottom of Page)"/>
          <w:docPartUnique/>
        </w:docPartObj>
      </w:sdtPr>
      <w:sdtEndPr/>
      <w:sdtContent>
        <w:r>
          <w:t xml:space="preserve"> | </w:t>
        </w:r>
        <w:r>
          <w:fldChar w:fldCharType="begin"/>
        </w:r>
        <w:r>
          <w:instrText xml:space="preserve"> PAGE   \* MERGEFORMAT </w:instrText>
        </w:r>
        <w:r>
          <w:fldChar w:fldCharType="separate"/>
        </w:r>
        <w:r w:rsidR="00E8033E">
          <w:rPr>
            <w:noProof/>
          </w:rPr>
          <w:t>3</w:t>
        </w:r>
        <w:r>
          <w:rPr>
            <w:noProof/>
          </w:rPr>
          <w:fldChar w:fldCharType="end"/>
        </w:r>
        <w:r>
          <w:t xml:space="preserve"> </w:t>
        </w:r>
      </w:sdtContent>
    </w:sdt>
  </w:p>
  <w:p w14:paraId="1D6F9712" w14:textId="77777777" w:rsidR="00874B43" w:rsidRDefault="00874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60AE9" w14:textId="77777777" w:rsidR="001279F4" w:rsidRDefault="001279F4">
      <w:r>
        <w:separator/>
      </w:r>
    </w:p>
  </w:footnote>
  <w:footnote w:type="continuationSeparator" w:id="0">
    <w:p w14:paraId="4F59C7B6" w14:textId="77777777" w:rsidR="001279F4" w:rsidRDefault="001279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2AEEE"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257"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379"/>
      <w:gridCol w:w="3112"/>
    </w:tblGrid>
    <w:tr w:rsidR="00205EC9" w14:paraId="41F2EE63" w14:textId="77777777" w:rsidTr="00205EC9">
      <w:trPr>
        <w:trHeight w:val="272"/>
      </w:trPr>
      <w:sdt>
        <w:sdtPr>
          <w:rPr>
            <w:rFonts w:eastAsiaTheme="majorEastAsia"/>
            <w:i/>
            <w:lang w:val="id-ID"/>
          </w:rPr>
          <w:alias w:val="Title"/>
          <w:id w:val="77761602"/>
          <w:placeholder>
            <w:docPart w:val="F11888B90A5044C284BF7C782B901DA6"/>
          </w:placeholder>
          <w:dataBinding w:prefixMappings="xmlns:ns0='http://schemas.openxmlformats.org/package/2006/metadata/core-properties' xmlns:ns1='http://purl.org/dc/elements/1.1/'" w:xpath="/ns0:coreProperties[1]/ns1:title[1]" w:storeItemID="{6C3C8BC8-F283-45AE-878A-BAB7291924A1}"/>
          <w:text/>
        </w:sdtPr>
        <w:sdtEndPr/>
        <w:sdtContent>
          <w:tc>
            <w:tcPr>
              <w:tcW w:w="6379" w:type="dxa"/>
            </w:tcPr>
            <w:p w14:paraId="307FA7DF" w14:textId="1198B94D" w:rsidR="00205EC9" w:rsidRPr="000939CB" w:rsidRDefault="00B8196B" w:rsidP="00205EC9">
              <w:pPr>
                <w:pStyle w:val="Header"/>
                <w:tabs>
                  <w:tab w:val="clear" w:pos="4536"/>
                </w:tabs>
                <w:rPr>
                  <w:rFonts w:eastAsiaTheme="majorEastAsia"/>
                </w:rPr>
              </w:pPr>
              <w:r>
                <w:rPr>
                  <w:rFonts w:eastAsiaTheme="majorEastAsia"/>
                  <w:i/>
                  <w:lang w:val="id-ID"/>
                </w:rPr>
                <w:t>Motor Bakar: Jurnal Teknik Mesin Universitas Muhammadiyah Tangerang,                         Vol. 2, No. 2, Juli – Desember, 2018</w:t>
              </w:r>
            </w:p>
          </w:tc>
        </w:sdtContent>
      </w:sdt>
      <w:sdt>
        <w:sdtPr>
          <w:rPr>
            <w:sz w:val="16"/>
            <w:szCs w:val="16"/>
          </w:rPr>
          <w:alias w:val="Year"/>
          <w:id w:val="77761609"/>
          <w:placeholder>
            <w:docPart w:val="6A9EB51D409548879C2764B5E161863E"/>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tc>
            <w:tcPr>
              <w:tcW w:w="3112" w:type="dxa"/>
            </w:tcPr>
            <w:p w14:paraId="2C57DE2B" w14:textId="572954E6" w:rsidR="00205EC9" w:rsidRPr="00205EC9" w:rsidRDefault="00205EC9" w:rsidP="00205EC9">
              <w:pPr>
                <w:pStyle w:val="Header"/>
                <w:rPr>
                  <w:rFonts w:eastAsiaTheme="majorEastAsia"/>
                  <w:b/>
                  <w:bCs/>
                  <w:color w:val="5B9BD5" w:themeColor="accent1"/>
                  <w:sz w:val="16"/>
                  <w:szCs w:val="16"/>
                </w:rPr>
              </w:pPr>
              <w:r w:rsidRPr="00205EC9">
                <w:rPr>
                  <w:sz w:val="16"/>
                  <w:szCs w:val="16"/>
                </w:rPr>
                <w:t>P-ISSN: 2549-5038, E-ISSN: 2580-4979 URL: http://jurnal.umt.ac.id/index.php/mjtm</w:t>
              </w:r>
            </w:p>
          </w:tc>
        </w:sdtContent>
      </w:sdt>
    </w:tr>
  </w:tbl>
  <w:p w14:paraId="4CF644E3" w14:textId="1EE5C9A1" w:rsidR="00D93872" w:rsidRPr="00D93872" w:rsidRDefault="00D93872" w:rsidP="00D93872">
    <w:pPr>
      <w:pBdr>
        <w:top w:val="nil"/>
        <w:left w:val="nil"/>
        <w:bottom w:val="nil"/>
        <w:right w:val="nil"/>
        <w:between w:val="nil"/>
      </w:pBdr>
      <w:tabs>
        <w:tab w:val="center" w:pos="4536"/>
        <w:tab w:val="right" w:pos="9072"/>
      </w:tabs>
      <w:spacing w:line="256" w:lineRule="auto"/>
      <w:rPr>
        <w:rFonts w:ascii="Malgun Gothic" w:hAnsi="Malgun Gothic"/>
        <w:color w:val="000000"/>
        <w:kern w:val="2"/>
        <w:lang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80581"/>
    <w:multiLevelType w:val="hybridMultilevel"/>
    <w:tmpl w:val="DBDAF5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0304B7E"/>
    <w:multiLevelType w:val="hybridMultilevel"/>
    <w:tmpl w:val="8DB4DD6A"/>
    <w:lvl w:ilvl="0" w:tplc="EC04F27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137E0D"/>
    <w:multiLevelType w:val="hybridMultilevel"/>
    <w:tmpl w:val="1DAA8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 w15:restartNumberingAfterBreak="0">
    <w:nsid w:val="5E065C06"/>
    <w:multiLevelType w:val="multilevel"/>
    <w:tmpl w:val="BB3EC192"/>
    <w:lvl w:ilvl="0">
      <w:start w:val="1"/>
      <w:numFmt w:val="decimal"/>
      <w:lvlText w:val="%1."/>
      <w:lvlJc w:val="left"/>
      <w:pPr>
        <w:tabs>
          <w:tab w:val="num" w:pos="720"/>
        </w:tabs>
        <w:ind w:left="720" w:hanging="360"/>
      </w:pPr>
      <w:rPr>
        <w:rFonts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A58495C"/>
    <w:multiLevelType w:val="hybridMultilevel"/>
    <w:tmpl w:val="8F6EEA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E37F55"/>
    <w:multiLevelType w:val="multilevel"/>
    <w:tmpl w:val="4B601602"/>
    <w:lvl w:ilvl="0">
      <w:start w:val="1"/>
      <w:numFmt w:val="upperRoman"/>
      <w:lvlText w:val="%1."/>
      <w:lvlJc w:val="right"/>
      <w:pPr>
        <w:tabs>
          <w:tab w:val="num" w:pos="360"/>
        </w:tabs>
        <w:ind w:left="360" w:hanging="360"/>
      </w:pPr>
    </w:lvl>
    <w:lvl w:ilvl="1">
      <w:start w:val="1"/>
      <w:numFmt w:val="bullet"/>
      <w:lvlText w:val=""/>
      <w:lvlJc w:val="left"/>
      <w:pPr>
        <w:tabs>
          <w:tab w:val="num" w:pos="810"/>
        </w:tabs>
        <w:ind w:left="810" w:hanging="360"/>
      </w:pPr>
      <w:rPr>
        <w:rFonts w:ascii="Symbol" w:hAnsi="Symbol" w:hint="default"/>
        <w:sz w:val="20"/>
      </w:rPr>
    </w:lvl>
    <w:lvl w:ilvl="2">
      <w:start w:val="1"/>
      <w:numFmt w:val="decimal"/>
      <w:lvlText w:val="%3."/>
      <w:lvlJc w:val="left"/>
      <w:pPr>
        <w:ind w:left="1800" w:hanging="360"/>
      </w:pPr>
      <w:rPr>
        <w:rFonts w:hint="default"/>
      </w:rPr>
    </w:lvl>
    <w:lvl w:ilvl="3">
      <w:start w:val="1"/>
      <w:numFmt w:val="decimal"/>
      <w:lvlText w:val="%4."/>
      <w:lvlJc w:val="left"/>
      <w:pPr>
        <w:ind w:left="720" w:hanging="360"/>
      </w:pPr>
      <w:rPr>
        <w:rFonts w:hint="default"/>
      </w:r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757366297">
    <w:abstractNumId w:val="5"/>
  </w:num>
  <w:num w:numId="2" w16cid:durableId="570777707">
    <w:abstractNumId w:val="3"/>
  </w:num>
  <w:num w:numId="3" w16cid:durableId="599991151">
    <w:abstractNumId w:val="2"/>
  </w:num>
  <w:num w:numId="4" w16cid:durableId="849757083">
    <w:abstractNumId w:val="6"/>
  </w:num>
  <w:num w:numId="5" w16cid:durableId="13579490">
    <w:abstractNumId w:val="4"/>
  </w:num>
  <w:num w:numId="6" w16cid:durableId="934946862">
    <w:abstractNumId w:val="7"/>
  </w:num>
  <w:num w:numId="7" w16cid:durableId="1028145972">
    <w:abstractNumId w:val="0"/>
  </w:num>
  <w:num w:numId="8" w16cid:durableId="20270547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3BF2"/>
    <w:rsid w:val="00077B79"/>
    <w:rsid w:val="00080F11"/>
    <w:rsid w:val="000A365F"/>
    <w:rsid w:val="000A3B42"/>
    <w:rsid w:val="000B2551"/>
    <w:rsid w:val="000C160C"/>
    <w:rsid w:val="000E0F19"/>
    <w:rsid w:val="000E40FD"/>
    <w:rsid w:val="000F0724"/>
    <w:rsid w:val="000F4864"/>
    <w:rsid w:val="00100613"/>
    <w:rsid w:val="00107349"/>
    <w:rsid w:val="001279F4"/>
    <w:rsid w:val="00136732"/>
    <w:rsid w:val="001413E1"/>
    <w:rsid w:val="001526E8"/>
    <w:rsid w:val="001553C0"/>
    <w:rsid w:val="00157157"/>
    <w:rsid w:val="00160DAF"/>
    <w:rsid w:val="00183225"/>
    <w:rsid w:val="001910AE"/>
    <w:rsid w:val="00191D51"/>
    <w:rsid w:val="00192CBA"/>
    <w:rsid w:val="001A5293"/>
    <w:rsid w:val="001A6E61"/>
    <w:rsid w:val="001B2AB7"/>
    <w:rsid w:val="001B33E9"/>
    <w:rsid w:val="001C5B52"/>
    <w:rsid w:val="001E3336"/>
    <w:rsid w:val="00200D90"/>
    <w:rsid w:val="00205EC9"/>
    <w:rsid w:val="002117CC"/>
    <w:rsid w:val="002327C2"/>
    <w:rsid w:val="00233600"/>
    <w:rsid w:val="002510F4"/>
    <w:rsid w:val="00251A99"/>
    <w:rsid w:val="0026029D"/>
    <w:rsid w:val="00266B6B"/>
    <w:rsid w:val="00295485"/>
    <w:rsid w:val="002A6DEB"/>
    <w:rsid w:val="002B3485"/>
    <w:rsid w:val="002B3647"/>
    <w:rsid w:val="002C1997"/>
    <w:rsid w:val="002C1E36"/>
    <w:rsid w:val="002D389A"/>
    <w:rsid w:val="002E3910"/>
    <w:rsid w:val="002F04D1"/>
    <w:rsid w:val="002F4E15"/>
    <w:rsid w:val="00304465"/>
    <w:rsid w:val="00311693"/>
    <w:rsid w:val="0031718F"/>
    <w:rsid w:val="00343CF0"/>
    <w:rsid w:val="003825CD"/>
    <w:rsid w:val="0038451C"/>
    <w:rsid w:val="003D504F"/>
    <w:rsid w:val="003E7890"/>
    <w:rsid w:val="00401B4E"/>
    <w:rsid w:val="0040261E"/>
    <w:rsid w:val="00483C98"/>
    <w:rsid w:val="00486782"/>
    <w:rsid w:val="00493480"/>
    <w:rsid w:val="0049544C"/>
    <w:rsid w:val="00495901"/>
    <w:rsid w:val="004C48B6"/>
    <w:rsid w:val="004D18B0"/>
    <w:rsid w:val="004D6BFB"/>
    <w:rsid w:val="004F7AE3"/>
    <w:rsid w:val="004F7F91"/>
    <w:rsid w:val="0050027D"/>
    <w:rsid w:val="00532900"/>
    <w:rsid w:val="00537706"/>
    <w:rsid w:val="00537DB6"/>
    <w:rsid w:val="00541287"/>
    <w:rsid w:val="005500CC"/>
    <w:rsid w:val="00552712"/>
    <w:rsid w:val="00580DFD"/>
    <w:rsid w:val="005829C6"/>
    <w:rsid w:val="0058529B"/>
    <w:rsid w:val="0059125A"/>
    <w:rsid w:val="005957A9"/>
    <w:rsid w:val="005A22D8"/>
    <w:rsid w:val="005A3C18"/>
    <w:rsid w:val="005A4469"/>
    <w:rsid w:val="005A6E99"/>
    <w:rsid w:val="005D1D01"/>
    <w:rsid w:val="005D3BB8"/>
    <w:rsid w:val="005D3C92"/>
    <w:rsid w:val="00606332"/>
    <w:rsid w:val="00611020"/>
    <w:rsid w:val="00621C54"/>
    <w:rsid w:val="0062750D"/>
    <w:rsid w:val="00637202"/>
    <w:rsid w:val="006577AC"/>
    <w:rsid w:val="0066001F"/>
    <w:rsid w:val="00660A63"/>
    <w:rsid w:val="00673838"/>
    <w:rsid w:val="00692651"/>
    <w:rsid w:val="006A4D77"/>
    <w:rsid w:val="006A6ED6"/>
    <w:rsid w:val="006B347C"/>
    <w:rsid w:val="006B5318"/>
    <w:rsid w:val="006B5DF6"/>
    <w:rsid w:val="006C2709"/>
    <w:rsid w:val="006D025D"/>
    <w:rsid w:val="006E2248"/>
    <w:rsid w:val="006E5365"/>
    <w:rsid w:val="00710935"/>
    <w:rsid w:val="0071668E"/>
    <w:rsid w:val="00723AE8"/>
    <w:rsid w:val="00764FEF"/>
    <w:rsid w:val="00770265"/>
    <w:rsid w:val="00774597"/>
    <w:rsid w:val="00775F93"/>
    <w:rsid w:val="0079553A"/>
    <w:rsid w:val="007A072D"/>
    <w:rsid w:val="007A1ECC"/>
    <w:rsid w:val="007C4583"/>
    <w:rsid w:val="007C4EDA"/>
    <w:rsid w:val="007C5CDB"/>
    <w:rsid w:val="007C7D61"/>
    <w:rsid w:val="007D3C59"/>
    <w:rsid w:val="007F18B8"/>
    <w:rsid w:val="00800F74"/>
    <w:rsid w:val="00801B01"/>
    <w:rsid w:val="00805BBF"/>
    <w:rsid w:val="008065F1"/>
    <w:rsid w:val="00807385"/>
    <w:rsid w:val="00850B18"/>
    <w:rsid w:val="00854631"/>
    <w:rsid w:val="00874B43"/>
    <w:rsid w:val="00876813"/>
    <w:rsid w:val="00880E43"/>
    <w:rsid w:val="00881AD7"/>
    <w:rsid w:val="00886D85"/>
    <w:rsid w:val="008965B7"/>
    <w:rsid w:val="00897260"/>
    <w:rsid w:val="008C02F3"/>
    <w:rsid w:val="008D4C48"/>
    <w:rsid w:val="008D5F72"/>
    <w:rsid w:val="008F5321"/>
    <w:rsid w:val="00905379"/>
    <w:rsid w:val="00926739"/>
    <w:rsid w:val="00962128"/>
    <w:rsid w:val="00966896"/>
    <w:rsid w:val="00971A7A"/>
    <w:rsid w:val="00975783"/>
    <w:rsid w:val="00983FDC"/>
    <w:rsid w:val="009A0215"/>
    <w:rsid w:val="009A5F89"/>
    <w:rsid w:val="009B1658"/>
    <w:rsid w:val="009C29D8"/>
    <w:rsid w:val="009C3704"/>
    <w:rsid w:val="009C4FCC"/>
    <w:rsid w:val="009D3BEB"/>
    <w:rsid w:val="009F383E"/>
    <w:rsid w:val="00A00487"/>
    <w:rsid w:val="00A04E8E"/>
    <w:rsid w:val="00A05306"/>
    <w:rsid w:val="00A203BF"/>
    <w:rsid w:val="00A24AFB"/>
    <w:rsid w:val="00A353D7"/>
    <w:rsid w:val="00A36A0E"/>
    <w:rsid w:val="00A37610"/>
    <w:rsid w:val="00A55639"/>
    <w:rsid w:val="00A57B59"/>
    <w:rsid w:val="00A76C04"/>
    <w:rsid w:val="00A9498D"/>
    <w:rsid w:val="00AC716C"/>
    <w:rsid w:val="00AD1729"/>
    <w:rsid w:val="00AD347B"/>
    <w:rsid w:val="00AD3A4F"/>
    <w:rsid w:val="00AD4BA0"/>
    <w:rsid w:val="00AE1909"/>
    <w:rsid w:val="00AF1052"/>
    <w:rsid w:val="00B07D55"/>
    <w:rsid w:val="00B11627"/>
    <w:rsid w:val="00B23B1B"/>
    <w:rsid w:val="00B35F75"/>
    <w:rsid w:val="00B45EA3"/>
    <w:rsid w:val="00B56E8D"/>
    <w:rsid w:val="00B64AC4"/>
    <w:rsid w:val="00B8196B"/>
    <w:rsid w:val="00B82BC6"/>
    <w:rsid w:val="00B82E4D"/>
    <w:rsid w:val="00B94B57"/>
    <w:rsid w:val="00BA4564"/>
    <w:rsid w:val="00BA6FC3"/>
    <w:rsid w:val="00BB5958"/>
    <w:rsid w:val="00BC3ABB"/>
    <w:rsid w:val="00BD0743"/>
    <w:rsid w:val="00BD54EA"/>
    <w:rsid w:val="00BF3ADD"/>
    <w:rsid w:val="00C311C4"/>
    <w:rsid w:val="00C37E30"/>
    <w:rsid w:val="00C42366"/>
    <w:rsid w:val="00C42F96"/>
    <w:rsid w:val="00C43386"/>
    <w:rsid w:val="00C46119"/>
    <w:rsid w:val="00C47345"/>
    <w:rsid w:val="00C83653"/>
    <w:rsid w:val="00C940C2"/>
    <w:rsid w:val="00CB0057"/>
    <w:rsid w:val="00CC00CA"/>
    <w:rsid w:val="00CC0CCE"/>
    <w:rsid w:val="00CD442A"/>
    <w:rsid w:val="00CE0238"/>
    <w:rsid w:val="00CE0634"/>
    <w:rsid w:val="00CF1396"/>
    <w:rsid w:val="00CF3EA8"/>
    <w:rsid w:val="00D05700"/>
    <w:rsid w:val="00D121D0"/>
    <w:rsid w:val="00D21AFA"/>
    <w:rsid w:val="00D22891"/>
    <w:rsid w:val="00D328CF"/>
    <w:rsid w:val="00D34097"/>
    <w:rsid w:val="00D3599A"/>
    <w:rsid w:val="00D427B4"/>
    <w:rsid w:val="00D430B7"/>
    <w:rsid w:val="00D4414F"/>
    <w:rsid w:val="00D81532"/>
    <w:rsid w:val="00D83A32"/>
    <w:rsid w:val="00D86AE9"/>
    <w:rsid w:val="00D90C82"/>
    <w:rsid w:val="00D91DD9"/>
    <w:rsid w:val="00D93872"/>
    <w:rsid w:val="00D96FFE"/>
    <w:rsid w:val="00DA6057"/>
    <w:rsid w:val="00DB1460"/>
    <w:rsid w:val="00DB721A"/>
    <w:rsid w:val="00DC3012"/>
    <w:rsid w:val="00DD3D57"/>
    <w:rsid w:val="00DD4B6F"/>
    <w:rsid w:val="00DD4E1D"/>
    <w:rsid w:val="00DE3BC5"/>
    <w:rsid w:val="00DE4B8C"/>
    <w:rsid w:val="00DF34D2"/>
    <w:rsid w:val="00DF5779"/>
    <w:rsid w:val="00E05C84"/>
    <w:rsid w:val="00E068AD"/>
    <w:rsid w:val="00E145BD"/>
    <w:rsid w:val="00E21A5C"/>
    <w:rsid w:val="00E23B54"/>
    <w:rsid w:val="00E376F9"/>
    <w:rsid w:val="00E41953"/>
    <w:rsid w:val="00E44D2D"/>
    <w:rsid w:val="00E56305"/>
    <w:rsid w:val="00E64EA6"/>
    <w:rsid w:val="00E652B6"/>
    <w:rsid w:val="00E8033E"/>
    <w:rsid w:val="00E82702"/>
    <w:rsid w:val="00E92BEF"/>
    <w:rsid w:val="00EA14ED"/>
    <w:rsid w:val="00EB154E"/>
    <w:rsid w:val="00EB6961"/>
    <w:rsid w:val="00EE558F"/>
    <w:rsid w:val="00F06891"/>
    <w:rsid w:val="00F16E30"/>
    <w:rsid w:val="00F20740"/>
    <w:rsid w:val="00F30817"/>
    <w:rsid w:val="00F44639"/>
    <w:rsid w:val="00F47BBB"/>
    <w:rsid w:val="00F50673"/>
    <w:rsid w:val="00F60FB6"/>
    <w:rsid w:val="00F66129"/>
    <w:rsid w:val="00F66C36"/>
    <w:rsid w:val="00F83EB3"/>
    <w:rsid w:val="00F96980"/>
    <w:rsid w:val="00F96D06"/>
    <w:rsid w:val="00FA14D3"/>
    <w:rsid w:val="00FB0911"/>
    <w:rsid w:val="00FB29CF"/>
    <w:rsid w:val="00FB56A0"/>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D22D58"/>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F3ADD"/>
    <w:rPr>
      <w:color w:val="605E5C"/>
      <w:shd w:val="clear" w:color="auto" w:fill="E1DFDD"/>
    </w:rPr>
  </w:style>
  <w:style w:type="paragraph" w:styleId="ListParagraph">
    <w:name w:val="List Paragraph"/>
    <w:basedOn w:val="Normal"/>
    <w:uiPriority w:val="34"/>
    <w:qFormat/>
    <w:rsid w:val="0026029D"/>
    <w:pPr>
      <w:autoSpaceDE/>
      <w:autoSpaceDN/>
      <w:spacing w:after="200" w:line="276" w:lineRule="auto"/>
      <w:ind w:left="720"/>
      <w:contextualSpacing/>
    </w:pPr>
    <w:rPr>
      <w:rFonts w:ascii="Calibri" w:eastAsia="Calibri" w:hAnsi="Calibri"/>
      <w:sz w:val="22"/>
      <w:szCs w:val="22"/>
      <w:lang w:val="en-US"/>
    </w:rPr>
  </w:style>
  <w:style w:type="paragraph" w:styleId="NormalWeb">
    <w:name w:val="Normal (Web)"/>
    <w:basedOn w:val="Normal"/>
    <w:uiPriority w:val="99"/>
    <w:semiHidden/>
    <w:unhideWhenUsed/>
    <w:rsid w:val="0077026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407748">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11888B90A5044C284BF7C782B901DA6"/>
        <w:category>
          <w:name w:val="General"/>
          <w:gallery w:val="placeholder"/>
        </w:category>
        <w:types>
          <w:type w:val="bbPlcHdr"/>
        </w:types>
        <w:behaviors>
          <w:behavior w:val="content"/>
        </w:behaviors>
        <w:guid w:val="{FBDECD9C-6290-4F88-8CFB-348C75582D34}"/>
      </w:docPartPr>
      <w:docPartBody>
        <w:p w:rsidR="00F002F6" w:rsidRDefault="00BC336B" w:rsidP="00BC336B">
          <w:pPr>
            <w:pStyle w:val="F11888B90A5044C284BF7C782B901DA6"/>
          </w:pPr>
          <w:r>
            <w:rPr>
              <w:rFonts w:asciiTheme="majorHAnsi" w:eastAsiaTheme="majorEastAsia" w:hAnsiTheme="majorHAnsi" w:cstheme="majorBidi"/>
              <w:sz w:val="36"/>
              <w:szCs w:val="36"/>
            </w:rPr>
            <w:t>[Type the document title]</w:t>
          </w:r>
        </w:p>
      </w:docPartBody>
    </w:docPart>
    <w:docPart>
      <w:docPartPr>
        <w:name w:val="6A9EB51D409548879C2764B5E161863E"/>
        <w:category>
          <w:name w:val="General"/>
          <w:gallery w:val="placeholder"/>
        </w:category>
        <w:types>
          <w:type w:val="bbPlcHdr"/>
        </w:types>
        <w:behaviors>
          <w:behavior w:val="content"/>
        </w:behaviors>
        <w:guid w:val="{E11AFE6B-7A45-4E4B-8588-E34D0B0D3D13}"/>
      </w:docPartPr>
      <w:docPartBody>
        <w:p w:rsidR="00F002F6" w:rsidRDefault="00BC336B" w:rsidP="00BC336B">
          <w:pPr>
            <w:pStyle w:val="6A9EB51D409548879C2764B5E161863E"/>
          </w:pPr>
          <w:r>
            <w:rPr>
              <w:rFonts w:asciiTheme="majorHAnsi" w:eastAsiaTheme="majorEastAsia" w:hAnsiTheme="majorHAnsi" w:cstheme="majorBidi"/>
              <w:b/>
              <w:bCs/>
              <w:color w:val="4472C4"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36B"/>
    <w:rsid w:val="000A365F"/>
    <w:rsid w:val="000D3C8F"/>
    <w:rsid w:val="002A2F15"/>
    <w:rsid w:val="002A3B7F"/>
    <w:rsid w:val="004A52C5"/>
    <w:rsid w:val="0071478E"/>
    <w:rsid w:val="008965B7"/>
    <w:rsid w:val="00926739"/>
    <w:rsid w:val="00B07D55"/>
    <w:rsid w:val="00BC336B"/>
    <w:rsid w:val="00C14B2F"/>
    <w:rsid w:val="00D22EC0"/>
    <w:rsid w:val="00F002F6"/>
    <w:rsid w:val="00F506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1888B90A5044C284BF7C782B901DA6">
    <w:name w:val="F11888B90A5044C284BF7C782B901DA6"/>
    <w:rsid w:val="00BC336B"/>
  </w:style>
  <w:style w:type="paragraph" w:customStyle="1" w:styleId="6A9EB51D409548879C2764B5E161863E">
    <w:name w:val="6A9EB51D409548879C2764B5E161863E"/>
    <w:rsid w:val="00BC33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ISSN: 2549-5038, E-ISSN: 2580-4979 URL: http://jurnal.umt.ac.id/index.php/mjtm</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E477CF-2526-4F81-8C6F-EC010024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9</Pages>
  <Words>9328</Words>
  <Characters>53172</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6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akar: Jurnal Teknik Mesin Universitas Muhammadiyah Tangerang,                         Vol. 2, No. 2, Juli – Desember, 2018</dc:title>
  <dc:subject/>
  <dc:creator>IYAN</dc:creator>
  <cp:keywords/>
  <cp:lastModifiedBy>Yosua Davidson</cp:lastModifiedBy>
  <cp:revision>68</cp:revision>
  <cp:lastPrinted>2013-08-22T07:17:00Z</cp:lastPrinted>
  <dcterms:created xsi:type="dcterms:W3CDTF">2020-06-09T01:15:00Z</dcterms:created>
  <dcterms:modified xsi:type="dcterms:W3CDTF">2026-03-0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113b97-5726-3808-a0e3-adde29d24a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